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B3C7A" w:rsidRPr="00A20A17" w:rsidRDefault="00801A5B" w:rsidP="00DB2359">
      <w:pPr>
        <w:jc w:val="center"/>
        <w:rPr>
          <w:rFonts w:ascii="Arial" w:hAnsi="Arial" w:cs="Arial"/>
          <w:b/>
          <w:szCs w:val="24"/>
          <w:u w:val="single"/>
        </w:rPr>
      </w:pPr>
      <w:r>
        <w:rPr>
          <w:rFonts w:ascii="Arial" w:hAnsi="Arial" w:cs="Arial"/>
          <w:b/>
          <w:noProof/>
          <w:szCs w:val="24"/>
          <w:u w:val="single"/>
        </w:rPr>
        <w:drawing>
          <wp:inline distT="0" distB="0" distL="0" distR="0">
            <wp:extent cx="2628900" cy="1076325"/>
            <wp:effectExtent l="0" t="0" r="0" b="0"/>
            <wp:docPr id="1" name="Picture 1" descr="Medical Service Advisory Committee Stack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dical Service Advisory Committee Stack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28900" cy="1076325"/>
                    </a:xfrm>
                    <a:prstGeom prst="rect">
                      <a:avLst/>
                    </a:prstGeom>
                    <a:noFill/>
                    <a:ln>
                      <a:noFill/>
                    </a:ln>
                  </pic:spPr>
                </pic:pic>
              </a:graphicData>
            </a:graphic>
          </wp:inline>
        </w:drawing>
      </w:r>
    </w:p>
    <w:p w:rsidR="004C0814" w:rsidRPr="00A470B0" w:rsidRDefault="00C97E20" w:rsidP="00A470B0">
      <w:pPr>
        <w:pStyle w:val="Heading1"/>
        <w:jc w:val="center"/>
        <w:rPr>
          <w:color w:val="auto"/>
        </w:rPr>
      </w:pPr>
      <w:r w:rsidRPr="00A470B0">
        <w:rPr>
          <w:color w:val="auto"/>
        </w:rPr>
        <w:t>Public Summary Document</w:t>
      </w:r>
    </w:p>
    <w:p w:rsidR="00A470B0" w:rsidRDefault="00A470B0" w:rsidP="00A470B0">
      <w:pPr>
        <w:rPr>
          <w:b/>
          <w:sz w:val="28"/>
          <w:szCs w:val="28"/>
        </w:rPr>
      </w:pPr>
    </w:p>
    <w:p w:rsidR="00DB2359" w:rsidRPr="00A470B0" w:rsidRDefault="004C0814" w:rsidP="00A470B0">
      <w:pPr>
        <w:rPr>
          <w:b/>
          <w:sz w:val="28"/>
          <w:szCs w:val="28"/>
        </w:rPr>
      </w:pPr>
      <w:r w:rsidRPr="00A470B0">
        <w:rPr>
          <w:b/>
          <w:sz w:val="28"/>
          <w:szCs w:val="28"/>
        </w:rPr>
        <w:t xml:space="preserve">Application No. </w:t>
      </w:r>
      <w:r w:rsidR="007C35C0" w:rsidRPr="00A470B0">
        <w:rPr>
          <w:b/>
          <w:sz w:val="28"/>
          <w:szCs w:val="28"/>
        </w:rPr>
        <w:t>11</w:t>
      </w:r>
      <w:r w:rsidR="000576FF" w:rsidRPr="00A470B0">
        <w:rPr>
          <w:b/>
          <w:sz w:val="28"/>
          <w:szCs w:val="28"/>
        </w:rPr>
        <w:t>7</w:t>
      </w:r>
      <w:r w:rsidR="00E5555B" w:rsidRPr="00A470B0">
        <w:rPr>
          <w:b/>
          <w:sz w:val="28"/>
          <w:szCs w:val="28"/>
        </w:rPr>
        <w:t>2</w:t>
      </w:r>
      <w:r w:rsidRPr="00A470B0">
        <w:rPr>
          <w:b/>
          <w:sz w:val="28"/>
          <w:szCs w:val="28"/>
        </w:rPr>
        <w:t xml:space="preserve"> – </w:t>
      </w:r>
      <w:r w:rsidR="004D6C13" w:rsidRPr="00A470B0">
        <w:rPr>
          <w:b/>
          <w:sz w:val="28"/>
          <w:szCs w:val="28"/>
        </w:rPr>
        <w:t xml:space="preserve">BRAF Genetic Testing in patients with melanoma for access to proposed PBS </w:t>
      </w:r>
      <w:r w:rsidR="00D35B6D" w:rsidRPr="00A470B0">
        <w:rPr>
          <w:b/>
          <w:sz w:val="28"/>
          <w:szCs w:val="28"/>
        </w:rPr>
        <w:t>v</w:t>
      </w:r>
      <w:r w:rsidR="004D6C13" w:rsidRPr="00A470B0">
        <w:rPr>
          <w:b/>
          <w:sz w:val="28"/>
          <w:szCs w:val="28"/>
        </w:rPr>
        <w:t>emurafenib</w:t>
      </w:r>
    </w:p>
    <w:p w:rsidR="00A470B0" w:rsidRPr="00A470B0" w:rsidRDefault="00A470B0" w:rsidP="00A470B0">
      <w:pPr>
        <w:rPr>
          <w:b/>
        </w:rPr>
      </w:pPr>
    </w:p>
    <w:p w:rsidR="00F242FE" w:rsidRPr="00A470B0" w:rsidRDefault="00F242FE" w:rsidP="00A470B0">
      <w:pPr>
        <w:rPr>
          <w:rStyle w:val="Emphasis"/>
          <w:i w:val="0"/>
          <w:szCs w:val="24"/>
        </w:rPr>
      </w:pPr>
      <w:r w:rsidRPr="00A470B0">
        <w:rPr>
          <w:rStyle w:val="Emphasis"/>
          <w:i w:val="0"/>
          <w:szCs w:val="24"/>
        </w:rPr>
        <w:t>Applicant: Roche Diagnostics Pty. Ltd.</w:t>
      </w:r>
    </w:p>
    <w:p w:rsidR="00F242FE" w:rsidRPr="00A470B0" w:rsidRDefault="00F242FE" w:rsidP="00A470B0">
      <w:pPr>
        <w:rPr>
          <w:rStyle w:val="Emphasis"/>
          <w:i w:val="0"/>
          <w:sz w:val="28"/>
          <w:szCs w:val="28"/>
        </w:rPr>
      </w:pPr>
      <w:r w:rsidRPr="00A470B0">
        <w:rPr>
          <w:rStyle w:val="Emphasis"/>
          <w:i w:val="0"/>
          <w:szCs w:val="24"/>
        </w:rPr>
        <w:t>Date of MSAC consideration: 2 August 2012</w:t>
      </w:r>
      <w:r w:rsidRPr="00A470B0">
        <w:rPr>
          <w:rStyle w:val="Emphasis"/>
          <w:i w:val="0"/>
          <w:sz w:val="28"/>
          <w:szCs w:val="28"/>
        </w:rPr>
        <w:t>.</w:t>
      </w:r>
    </w:p>
    <w:p w:rsidR="004D6C13" w:rsidRPr="00A470B0" w:rsidRDefault="004D6C13" w:rsidP="00DB2359">
      <w:pPr>
        <w:autoSpaceDE w:val="0"/>
        <w:autoSpaceDN w:val="0"/>
        <w:adjustRightInd w:val="0"/>
        <w:rPr>
          <w:b/>
          <w:szCs w:val="24"/>
        </w:rPr>
      </w:pPr>
    </w:p>
    <w:p w:rsidR="0012732A" w:rsidRPr="00A470B0" w:rsidRDefault="00937076" w:rsidP="00DB2359">
      <w:pPr>
        <w:numPr>
          <w:ilvl w:val="0"/>
          <w:numId w:val="2"/>
        </w:numPr>
        <w:tabs>
          <w:tab w:val="left" w:pos="720"/>
          <w:tab w:val="left" w:pos="1140"/>
        </w:tabs>
        <w:ind w:left="720"/>
        <w:rPr>
          <w:b/>
          <w:bCs/>
          <w:szCs w:val="24"/>
        </w:rPr>
      </w:pPr>
      <w:r w:rsidRPr="00A470B0">
        <w:rPr>
          <w:b/>
          <w:szCs w:val="24"/>
        </w:rPr>
        <w:t xml:space="preserve">Purpose of </w:t>
      </w:r>
      <w:r w:rsidR="00E857D4" w:rsidRPr="00A470B0">
        <w:rPr>
          <w:b/>
          <w:szCs w:val="24"/>
        </w:rPr>
        <w:t>a</w:t>
      </w:r>
      <w:r w:rsidRPr="00A470B0">
        <w:rPr>
          <w:b/>
          <w:szCs w:val="24"/>
        </w:rPr>
        <w:t>pplication</w:t>
      </w:r>
    </w:p>
    <w:p w:rsidR="008B3D9A" w:rsidRPr="00A470B0" w:rsidRDefault="008B3D9A" w:rsidP="008B3D9A">
      <w:r w:rsidRPr="00A470B0">
        <w:t>In June 2011, the Department of Health and Ageing received an application from Roche Diagnostics Australia Pty Limited and Roche Products Pty Limited (Australia) requesting Medicare Benefits Schedule (MBS) listing of BRAF V600 testing for unresectable IIIC or metastatic stage IV cutaneous melanoma</w:t>
      </w:r>
      <w:r w:rsidR="00D35B6D" w:rsidRPr="00A470B0">
        <w:t xml:space="preserve"> </w:t>
      </w:r>
      <w:r w:rsidR="00D35B6D" w:rsidRPr="00A470B0">
        <w:rPr>
          <w:szCs w:val="24"/>
        </w:rPr>
        <w:t>to determine eligibility for treatment with vemurafenib, including through the Pharmaceutical Benefits Schedule (PBS)</w:t>
      </w:r>
      <w:r w:rsidRPr="00A470B0">
        <w:t xml:space="preserve">. </w:t>
      </w:r>
    </w:p>
    <w:p w:rsidR="00FE7800" w:rsidRPr="00A470B0" w:rsidRDefault="00FE7800" w:rsidP="00DB2359"/>
    <w:p w:rsidR="005C3C28" w:rsidRPr="00A470B0" w:rsidRDefault="00B149C6" w:rsidP="00DB2359">
      <w:pPr>
        <w:numPr>
          <w:ilvl w:val="0"/>
          <w:numId w:val="1"/>
        </w:numPr>
        <w:tabs>
          <w:tab w:val="left" w:pos="720"/>
          <w:tab w:val="left" w:pos="1140"/>
        </w:tabs>
        <w:ind w:hanging="1080"/>
        <w:rPr>
          <w:b/>
          <w:szCs w:val="24"/>
        </w:rPr>
      </w:pPr>
      <w:r w:rsidRPr="00A470B0">
        <w:rPr>
          <w:b/>
          <w:szCs w:val="24"/>
        </w:rPr>
        <w:t>Background</w:t>
      </w:r>
    </w:p>
    <w:p w:rsidR="008B3D9A" w:rsidRPr="00A470B0" w:rsidRDefault="008B3D9A" w:rsidP="0020048C">
      <w:pPr>
        <w:rPr>
          <w:szCs w:val="24"/>
        </w:rPr>
      </w:pPr>
      <w:r w:rsidRPr="00A470B0">
        <w:rPr>
          <w:szCs w:val="24"/>
        </w:rPr>
        <w:t xml:space="preserve">MSAC is currently considering an application for testing the V600 status in patients with locally advanced or metastatic melanoma for access to appropriate therapies.  BRAF genetic testing is not currently eligible for reimbursement under the MBS, however, a small number of laboratories in </w:t>
      </w:r>
      <w:smartTag w:uri="urn:schemas-microsoft-com:office:smarttags" w:element="country-region">
        <w:smartTag w:uri="urn:schemas-microsoft-com:office:smarttags" w:element="place">
          <w:r w:rsidRPr="00A470B0">
            <w:rPr>
              <w:szCs w:val="24"/>
            </w:rPr>
            <w:t>Australia</w:t>
          </w:r>
        </w:smartTag>
      </w:smartTag>
      <w:r w:rsidRPr="00A470B0">
        <w:rPr>
          <w:szCs w:val="24"/>
        </w:rPr>
        <w:t xml:space="preserve"> do offer the service for a fee. </w:t>
      </w:r>
    </w:p>
    <w:p w:rsidR="00F81F52" w:rsidRPr="00A470B0" w:rsidRDefault="00F81F52" w:rsidP="0020048C">
      <w:pPr>
        <w:tabs>
          <w:tab w:val="left" w:pos="720"/>
          <w:tab w:val="left" w:pos="1140"/>
        </w:tabs>
        <w:rPr>
          <w:b/>
          <w:szCs w:val="24"/>
        </w:rPr>
      </w:pPr>
    </w:p>
    <w:p w:rsidR="00B149C6" w:rsidRPr="00A470B0" w:rsidRDefault="00B149C6" w:rsidP="00DB2359">
      <w:pPr>
        <w:numPr>
          <w:ilvl w:val="0"/>
          <w:numId w:val="1"/>
        </w:numPr>
        <w:tabs>
          <w:tab w:val="left" w:pos="720"/>
          <w:tab w:val="left" w:pos="1140"/>
        </w:tabs>
        <w:ind w:left="706" w:hanging="706"/>
        <w:rPr>
          <w:b/>
          <w:szCs w:val="24"/>
        </w:rPr>
      </w:pPr>
      <w:r w:rsidRPr="00A470B0">
        <w:rPr>
          <w:b/>
          <w:szCs w:val="24"/>
        </w:rPr>
        <w:t>Prerequisites</w:t>
      </w:r>
      <w:r w:rsidR="00E857D4" w:rsidRPr="00A470B0">
        <w:rPr>
          <w:b/>
          <w:szCs w:val="24"/>
        </w:rPr>
        <w:t xml:space="preserve"> to implementation of any funding advice</w:t>
      </w:r>
    </w:p>
    <w:p w:rsidR="00B24D98" w:rsidRPr="00A470B0" w:rsidRDefault="00B24D98" w:rsidP="00B24D98">
      <w:pPr>
        <w:tabs>
          <w:tab w:val="left" w:pos="720"/>
          <w:tab w:val="left" w:pos="1140"/>
        </w:tabs>
        <w:rPr>
          <w:szCs w:val="24"/>
        </w:rPr>
      </w:pPr>
      <w:r w:rsidRPr="00A470B0">
        <w:rPr>
          <w:szCs w:val="24"/>
        </w:rPr>
        <w:t xml:space="preserve">This application was deemed </w:t>
      </w:r>
      <w:r w:rsidR="00BD5017" w:rsidRPr="00A470B0">
        <w:rPr>
          <w:szCs w:val="24"/>
        </w:rPr>
        <w:t xml:space="preserve">to propose a </w:t>
      </w:r>
      <w:r w:rsidRPr="00A470B0">
        <w:rPr>
          <w:szCs w:val="24"/>
        </w:rPr>
        <w:t xml:space="preserve">co-dependent </w:t>
      </w:r>
      <w:r w:rsidR="00BD5017" w:rsidRPr="00A470B0">
        <w:rPr>
          <w:szCs w:val="24"/>
        </w:rPr>
        <w:t xml:space="preserve">package of two types of health </w:t>
      </w:r>
      <w:r w:rsidRPr="00A470B0">
        <w:rPr>
          <w:szCs w:val="24"/>
        </w:rPr>
        <w:t>technolog</w:t>
      </w:r>
      <w:r w:rsidR="00BD5017" w:rsidRPr="00A470B0">
        <w:rPr>
          <w:szCs w:val="24"/>
        </w:rPr>
        <w:t xml:space="preserve">y (a pathology test and a medicine) subsidised through two different programs </w:t>
      </w:r>
      <w:r w:rsidRPr="00A470B0">
        <w:rPr>
          <w:szCs w:val="24"/>
        </w:rPr>
        <w:t xml:space="preserve">and therefore required advice from </w:t>
      </w:r>
      <w:r w:rsidR="00BD5017" w:rsidRPr="00A470B0">
        <w:rPr>
          <w:szCs w:val="24"/>
        </w:rPr>
        <w:t xml:space="preserve">MSAC to be coordinated with that of the </w:t>
      </w:r>
      <w:r w:rsidRPr="00A470B0">
        <w:rPr>
          <w:szCs w:val="24"/>
        </w:rPr>
        <w:t xml:space="preserve">Pharmaceutical Benefits Advisory Committee </w:t>
      </w:r>
      <w:r w:rsidR="00BD5017" w:rsidRPr="00A470B0">
        <w:rPr>
          <w:szCs w:val="24"/>
        </w:rPr>
        <w:t>(PB</w:t>
      </w:r>
      <w:r w:rsidRPr="00A470B0">
        <w:rPr>
          <w:szCs w:val="24"/>
        </w:rPr>
        <w:t>AC)</w:t>
      </w:r>
      <w:r w:rsidR="00BD5017" w:rsidRPr="00A470B0">
        <w:rPr>
          <w:szCs w:val="24"/>
        </w:rPr>
        <w:t>.</w:t>
      </w:r>
    </w:p>
    <w:p w:rsidR="00B24D98" w:rsidRPr="00A470B0" w:rsidRDefault="00B24D98" w:rsidP="003F337E">
      <w:pPr>
        <w:rPr>
          <w:szCs w:val="24"/>
        </w:rPr>
      </w:pPr>
    </w:p>
    <w:p w:rsidR="003F337E" w:rsidRPr="00A470B0" w:rsidRDefault="003F337E" w:rsidP="003F337E">
      <w:pPr>
        <w:rPr>
          <w:szCs w:val="24"/>
        </w:rPr>
      </w:pPr>
      <w:r w:rsidRPr="00A470B0">
        <w:rPr>
          <w:szCs w:val="24"/>
        </w:rPr>
        <w:t xml:space="preserve">MSAC noted that regulatory approval by the Therapeutic Goods Administration (TGA) had been sought for the COBAS 4800 BRAF V600 mutation test, which is a trademarked real time PCR molecular diagnostic test, developed by Roche Diagnostics Pty Ltd, which identifies the V600E mutation (and has cross-reactivity with the V600K mutation) and was used to identify eligible patients in the key evidence </w:t>
      </w:r>
      <w:r w:rsidR="00BD5017" w:rsidRPr="00A470B0">
        <w:rPr>
          <w:szCs w:val="24"/>
        </w:rPr>
        <w:t xml:space="preserve">(the BRIM 3 trial) </w:t>
      </w:r>
      <w:r w:rsidRPr="00A470B0">
        <w:rPr>
          <w:szCs w:val="24"/>
        </w:rPr>
        <w:t xml:space="preserve">supporting this application for MBS funding. </w:t>
      </w:r>
    </w:p>
    <w:p w:rsidR="003F337E" w:rsidRPr="00A470B0" w:rsidRDefault="003F337E" w:rsidP="003F337E">
      <w:pPr>
        <w:rPr>
          <w:szCs w:val="24"/>
        </w:rPr>
      </w:pPr>
    </w:p>
    <w:p w:rsidR="003F337E" w:rsidRPr="00A470B0" w:rsidRDefault="00BF1959" w:rsidP="003F337E">
      <w:pPr>
        <w:rPr>
          <w:szCs w:val="24"/>
        </w:rPr>
      </w:pPr>
      <w:r w:rsidRPr="00A470B0">
        <w:rPr>
          <w:szCs w:val="24"/>
        </w:rPr>
        <w:t>MSAC noted that t</w:t>
      </w:r>
      <w:r w:rsidR="003F337E" w:rsidRPr="00A470B0">
        <w:rPr>
          <w:szCs w:val="24"/>
        </w:rPr>
        <w:t>he TGA regulatory fra</w:t>
      </w:r>
      <w:r w:rsidRPr="00A470B0">
        <w:rPr>
          <w:szCs w:val="24"/>
        </w:rPr>
        <w:t xml:space="preserve">mework for in vitro diagnostic </w:t>
      </w:r>
      <w:r w:rsidR="003F337E" w:rsidRPr="00A470B0">
        <w:rPr>
          <w:szCs w:val="24"/>
        </w:rPr>
        <w:t>(</w:t>
      </w:r>
      <w:r w:rsidRPr="00A470B0">
        <w:rPr>
          <w:szCs w:val="24"/>
        </w:rPr>
        <w:t>IVD</w:t>
      </w:r>
      <w:r w:rsidR="003F337E" w:rsidRPr="00A470B0">
        <w:rPr>
          <w:szCs w:val="24"/>
        </w:rPr>
        <w:t>)</w:t>
      </w:r>
      <w:r w:rsidRPr="00A470B0">
        <w:rPr>
          <w:szCs w:val="24"/>
        </w:rPr>
        <w:t xml:space="preserve"> medical devices</w:t>
      </w:r>
      <w:r w:rsidR="003F337E" w:rsidRPr="00A470B0">
        <w:rPr>
          <w:szCs w:val="24"/>
        </w:rPr>
        <w:t xml:space="preserve"> changed in July 2010, such that all IVDs now require</w:t>
      </w:r>
      <w:r w:rsidRPr="00A470B0">
        <w:rPr>
          <w:szCs w:val="24"/>
        </w:rPr>
        <w:t xml:space="preserve"> premarket approval by the TGA </w:t>
      </w:r>
      <w:r w:rsidR="003F337E" w:rsidRPr="00A470B0">
        <w:rPr>
          <w:szCs w:val="24"/>
        </w:rPr>
        <w:t>unless they were offered prior to 1 July 2010 in Australia, whereby a trans</w:t>
      </w:r>
      <w:r w:rsidRPr="00A470B0">
        <w:rPr>
          <w:szCs w:val="24"/>
        </w:rPr>
        <w:t>ition period up to 2014 applies</w:t>
      </w:r>
      <w:r w:rsidR="003F337E" w:rsidRPr="00A470B0">
        <w:rPr>
          <w:szCs w:val="24"/>
        </w:rPr>
        <w:t>. As testing for BRAF mutations is currently only provided as an in-house IVD, it would be classified as a Class 3 in-house IVD.</w:t>
      </w:r>
      <w:bookmarkStart w:id="0" w:name="_Toc284237240"/>
      <w:bookmarkStart w:id="1" w:name="_Toc284237780"/>
      <w:bookmarkStart w:id="2" w:name="_Toc284238174"/>
      <w:bookmarkStart w:id="3" w:name="_Toc284238304"/>
      <w:r w:rsidR="003F337E" w:rsidRPr="00A470B0">
        <w:rPr>
          <w:szCs w:val="24"/>
        </w:rPr>
        <w:t xml:space="preserve"> Any commercially available BRAF testing kits for the purposes of guiding therapy would, similarly, be classified as Class 3 IVDs.</w:t>
      </w:r>
    </w:p>
    <w:bookmarkEnd w:id="0"/>
    <w:bookmarkEnd w:id="1"/>
    <w:bookmarkEnd w:id="2"/>
    <w:bookmarkEnd w:id="3"/>
    <w:p w:rsidR="00A470B0" w:rsidRDefault="00A470B0" w:rsidP="00801A5B">
      <w:pPr>
        <w:rPr>
          <w:b/>
        </w:rPr>
      </w:pPr>
    </w:p>
    <w:p w:rsidR="00A470B0" w:rsidRDefault="00A470B0" w:rsidP="00801A5B">
      <w:pPr>
        <w:rPr>
          <w:b/>
        </w:rPr>
      </w:pPr>
    </w:p>
    <w:p w:rsidR="00A34BD3" w:rsidRPr="00A470B0" w:rsidRDefault="00801A5B" w:rsidP="00801A5B">
      <w:pPr>
        <w:rPr>
          <w:b/>
        </w:rPr>
      </w:pPr>
      <w:r w:rsidRPr="00A470B0">
        <w:rPr>
          <w:b/>
        </w:rPr>
        <w:lastRenderedPageBreak/>
        <w:t>4.</w:t>
      </w:r>
      <w:r w:rsidRPr="00A470B0">
        <w:rPr>
          <w:b/>
        </w:rPr>
        <w:tab/>
      </w:r>
      <w:r w:rsidR="003F337E" w:rsidRPr="00A470B0">
        <w:rPr>
          <w:b/>
        </w:rPr>
        <w:t>Pr</w:t>
      </w:r>
      <w:r w:rsidR="00133D8B" w:rsidRPr="00A470B0">
        <w:rPr>
          <w:b/>
        </w:rPr>
        <w:t>oposal for public funding</w:t>
      </w:r>
    </w:p>
    <w:p w:rsidR="003F0DB7" w:rsidRPr="00A470B0" w:rsidRDefault="00BF1959" w:rsidP="00DB2359">
      <w:pPr>
        <w:tabs>
          <w:tab w:val="left" w:pos="720"/>
          <w:tab w:val="left" w:pos="1140"/>
        </w:tabs>
        <w:rPr>
          <w:szCs w:val="24"/>
        </w:rPr>
      </w:pPr>
      <w:r w:rsidRPr="00A470B0">
        <w:rPr>
          <w:szCs w:val="24"/>
        </w:rPr>
        <w:t>The application proposed the</w:t>
      </w:r>
      <w:r w:rsidR="008B3D9A" w:rsidRPr="00A470B0">
        <w:rPr>
          <w:szCs w:val="24"/>
        </w:rPr>
        <w:t xml:space="preserve"> test of tumour tissue from a patie</w:t>
      </w:r>
      <w:r w:rsidRPr="00A470B0">
        <w:rPr>
          <w:szCs w:val="24"/>
        </w:rPr>
        <w:t xml:space="preserve">nt with unresectable stage IIIA, IIIB, </w:t>
      </w:r>
      <w:r w:rsidR="008B3D9A" w:rsidRPr="00A470B0">
        <w:rPr>
          <w:szCs w:val="24"/>
        </w:rPr>
        <w:t>IIIC or metastatic stage IV cutaneous melanoma to determine if the requirements relating to BRAF gene mutation status for access to vemurafenib under the Pharmaceutical Benefits Scheme (PBS) are fulfilled</w:t>
      </w:r>
      <w:r w:rsidRPr="00A470B0">
        <w:rPr>
          <w:szCs w:val="24"/>
        </w:rPr>
        <w:t>.</w:t>
      </w:r>
    </w:p>
    <w:p w:rsidR="008B3D9A" w:rsidRPr="00A470B0" w:rsidRDefault="008B3D9A" w:rsidP="00DB2359">
      <w:pPr>
        <w:tabs>
          <w:tab w:val="left" w:pos="720"/>
          <w:tab w:val="left" w:pos="1140"/>
        </w:tabs>
        <w:rPr>
          <w:szCs w:val="24"/>
        </w:rPr>
      </w:pPr>
    </w:p>
    <w:p w:rsidR="00265FE1" w:rsidRPr="00A470B0" w:rsidRDefault="00265FE1" w:rsidP="00265FE1">
      <w:pPr>
        <w:rPr>
          <w:szCs w:val="24"/>
          <w:lang w:eastAsia="en-US"/>
        </w:rPr>
      </w:pPr>
      <w:r w:rsidRPr="00A470B0">
        <w:rPr>
          <w:szCs w:val="24"/>
          <w:lang w:eastAsia="en-US"/>
        </w:rPr>
        <w:t>MSAC noted that there were no proposals to pre-select a population of patients for testing based on tumour morphology or other characteristics.</w:t>
      </w:r>
    </w:p>
    <w:p w:rsidR="00265FE1" w:rsidRPr="00A470B0" w:rsidRDefault="00265FE1" w:rsidP="00DB2359">
      <w:pPr>
        <w:tabs>
          <w:tab w:val="left" w:pos="720"/>
          <w:tab w:val="left" w:pos="1140"/>
        </w:tabs>
        <w:rPr>
          <w:szCs w:val="24"/>
        </w:rPr>
      </w:pPr>
    </w:p>
    <w:p w:rsidR="00426F5C" w:rsidRPr="00A470B0" w:rsidRDefault="00786F37" w:rsidP="00DB2359">
      <w:pPr>
        <w:tabs>
          <w:tab w:val="left" w:pos="720"/>
          <w:tab w:val="left" w:pos="1140"/>
        </w:tabs>
        <w:rPr>
          <w:b/>
          <w:szCs w:val="24"/>
        </w:rPr>
      </w:pPr>
      <w:r w:rsidRPr="00A470B0">
        <w:rPr>
          <w:b/>
          <w:szCs w:val="24"/>
        </w:rPr>
        <w:t>5</w:t>
      </w:r>
      <w:r w:rsidR="00937076" w:rsidRPr="00A470B0">
        <w:rPr>
          <w:b/>
          <w:szCs w:val="24"/>
        </w:rPr>
        <w:t>.</w:t>
      </w:r>
      <w:r w:rsidR="00937076" w:rsidRPr="00A470B0">
        <w:rPr>
          <w:b/>
          <w:szCs w:val="24"/>
        </w:rPr>
        <w:tab/>
      </w:r>
      <w:r w:rsidR="00D03BC1" w:rsidRPr="00A470B0">
        <w:rPr>
          <w:b/>
          <w:szCs w:val="24"/>
        </w:rPr>
        <w:t>Consumer Impact Statement</w:t>
      </w:r>
    </w:p>
    <w:p w:rsidR="00CA3282" w:rsidRPr="00A470B0" w:rsidRDefault="00CA3282" w:rsidP="00CA3282">
      <w:pPr>
        <w:rPr>
          <w:szCs w:val="24"/>
        </w:rPr>
      </w:pPr>
      <w:r w:rsidRPr="00A470B0">
        <w:rPr>
          <w:szCs w:val="24"/>
        </w:rPr>
        <w:t>Key information from the decision analytic protocol for this assessment was made available to the public for consultation. Two responses were received and considered by PASC members.</w:t>
      </w:r>
    </w:p>
    <w:p w:rsidR="003F0DB7" w:rsidRPr="00A470B0" w:rsidRDefault="003F0DB7" w:rsidP="00DB2359">
      <w:pPr>
        <w:tabs>
          <w:tab w:val="left" w:pos="720"/>
          <w:tab w:val="left" w:pos="1140"/>
        </w:tabs>
        <w:rPr>
          <w:szCs w:val="24"/>
        </w:rPr>
      </w:pPr>
    </w:p>
    <w:p w:rsidR="00F35C14" w:rsidRPr="00A470B0" w:rsidRDefault="00D03BC1" w:rsidP="00265FE1">
      <w:pPr>
        <w:tabs>
          <w:tab w:val="left" w:pos="720"/>
          <w:tab w:val="left" w:pos="1140"/>
        </w:tabs>
        <w:rPr>
          <w:color w:val="3366FF"/>
          <w:szCs w:val="24"/>
        </w:rPr>
      </w:pPr>
      <w:r w:rsidRPr="00A470B0">
        <w:rPr>
          <w:b/>
          <w:szCs w:val="24"/>
        </w:rPr>
        <w:t xml:space="preserve">6. </w:t>
      </w:r>
      <w:r w:rsidR="00485642" w:rsidRPr="00A470B0">
        <w:rPr>
          <w:b/>
          <w:szCs w:val="24"/>
        </w:rPr>
        <w:tab/>
      </w:r>
      <w:r w:rsidR="004E6F63" w:rsidRPr="00A470B0">
        <w:rPr>
          <w:b/>
          <w:szCs w:val="24"/>
        </w:rPr>
        <w:t>Proposed i</w:t>
      </w:r>
      <w:r w:rsidR="00422B7E" w:rsidRPr="00A470B0">
        <w:rPr>
          <w:b/>
          <w:szCs w:val="24"/>
        </w:rPr>
        <w:t>ntervention’s place in clinical management</w:t>
      </w:r>
    </w:p>
    <w:p w:rsidR="00265FE1" w:rsidRPr="00A470B0" w:rsidRDefault="00265FE1" w:rsidP="00265FE1">
      <w:pPr>
        <w:rPr>
          <w:szCs w:val="24"/>
        </w:rPr>
      </w:pPr>
      <w:r w:rsidRPr="00A470B0">
        <w:rPr>
          <w:szCs w:val="24"/>
        </w:rPr>
        <w:t xml:space="preserve">BRAF genetic testing, in addition to usual care, would be used to identify a subgroup of patients who, with unresectable stage IIIC or metastatic stage IV cutaneous melanoma, would likely benefit from treatment with vemurafenib. In the current management of metastatic melanoma without determination of BRAF genetic status, the majority of patients with these stages of disease receive dacarbazine - or less commonly fotemustine - as first-line chemotherapy, with or without a T cell immunostimulant (ie ipilimumab) or fotemustine as a second line treatment. </w:t>
      </w:r>
    </w:p>
    <w:p w:rsidR="00265FE1" w:rsidRPr="00A470B0" w:rsidRDefault="00265FE1" w:rsidP="00265FE1"/>
    <w:p w:rsidR="00265FE1" w:rsidRPr="00A470B0" w:rsidRDefault="00265FE1" w:rsidP="00265FE1">
      <w:r w:rsidRPr="00A470B0">
        <w:rPr>
          <w:szCs w:val="24"/>
        </w:rPr>
        <w:t>All patients with these stages of disease (unresectable stage IIIC or metastat</w:t>
      </w:r>
      <w:r w:rsidR="00795B97" w:rsidRPr="00A470B0">
        <w:rPr>
          <w:szCs w:val="24"/>
        </w:rPr>
        <w:t>ic stage IV cutaneous melanoma)</w:t>
      </w:r>
      <w:r w:rsidRPr="00A470B0">
        <w:rPr>
          <w:szCs w:val="24"/>
        </w:rPr>
        <w:t xml:space="preserve"> would be treated according to the results of BRAF genetic testing. Those with an eligible mutation would then be eligible to receive vemurafenib, while those who have no evidence of these mutations (and those who fail vemurafenib treatment) would receive dacarbazine or - less commonly - fotemustine chemotherapy. Those who failed these treatments would receive a T cell immunostimulant (ie ipilimumab) or fotemustine as subsequent therapy. Those who were considered unable to tolerate chemotherapy would be eligible for ipilimumab treatment.</w:t>
      </w:r>
    </w:p>
    <w:p w:rsidR="00265FE1" w:rsidRPr="00A470B0" w:rsidRDefault="00265FE1" w:rsidP="00265FE1"/>
    <w:p w:rsidR="00975D2A" w:rsidRPr="00A470B0" w:rsidRDefault="00D03BC1" w:rsidP="00975D2A">
      <w:pPr>
        <w:tabs>
          <w:tab w:val="left" w:pos="720"/>
          <w:tab w:val="left" w:pos="1140"/>
        </w:tabs>
        <w:rPr>
          <w:b/>
        </w:rPr>
      </w:pPr>
      <w:r w:rsidRPr="00A470B0">
        <w:rPr>
          <w:b/>
        </w:rPr>
        <w:t>7</w:t>
      </w:r>
      <w:r w:rsidR="00422B7E" w:rsidRPr="00A470B0">
        <w:rPr>
          <w:b/>
        </w:rPr>
        <w:t>.</w:t>
      </w:r>
      <w:r w:rsidR="00422B7E" w:rsidRPr="00A470B0">
        <w:rPr>
          <w:b/>
        </w:rPr>
        <w:tab/>
      </w:r>
      <w:r w:rsidR="00865C26" w:rsidRPr="00A470B0">
        <w:rPr>
          <w:b/>
        </w:rPr>
        <w:t xml:space="preserve">Other </w:t>
      </w:r>
      <w:r w:rsidR="00865C26" w:rsidRPr="00A470B0">
        <w:rPr>
          <w:b/>
          <w:szCs w:val="24"/>
        </w:rPr>
        <w:t>options</w:t>
      </w:r>
      <w:r w:rsidR="00865C26" w:rsidRPr="00A470B0">
        <w:rPr>
          <w:b/>
        </w:rPr>
        <w:t xml:space="preserve"> for MSAC consideration</w:t>
      </w:r>
    </w:p>
    <w:p w:rsidR="00975D2A" w:rsidRPr="00A470B0" w:rsidRDefault="00975D2A" w:rsidP="00975D2A">
      <w:pPr>
        <w:tabs>
          <w:tab w:val="left" w:pos="720"/>
          <w:tab w:val="left" w:pos="1140"/>
        </w:tabs>
        <w:rPr>
          <w:b/>
        </w:rPr>
      </w:pPr>
      <w:r w:rsidRPr="00A470B0">
        <w:t xml:space="preserve">MSAC noted advice from its Protocol Advisory Sub Committee to examine </w:t>
      </w:r>
      <w:r w:rsidRPr="00A470B0">
        <w:rPr>
          <w:szCs w:val="24"/>
        </w:rPr>
        <w:t xml:space="preserve">alternative scenarios in the decision analysis, which included: </w:t>
      </w:r>
    </w:p>
    <w:p w:rsidR="00975D2A" w:rsidRPr="00A470B0" w:rsidRDefault="00975D2A" w:rsidP="00975D2A">
      <w:pPr>
        <w:rPr>
          <w:szCs w:val="24"/>
        </w:rPr>
      </w:pPr>
      <w:r w:rsidRPr="00A470B0">
        <w:rPr>
          <w:szCs w:val="24"/>
        </w:rPr>
        <w:t xml:space="preserve">1. for the tested population: </w:t>
      </w:r>
    </w:p>
    <w:p w:rsidR="00975D2A" w:rsidRPr="00A470B0" w:rsidRDefault="00975D2A" w:rsidP="00975D2A">
      <w:pPr>
        <w:numPr>
          <w:ilvl w:val="1"/>
          <w:numId w:val="7"/>
        </w:numPr>
        <w:tabs>
          <w:tab w:val="clear" w:pos="1440"/>
          <w:tab w:val="num" w:pos="567"/>
        </w:tabs>
        <w:ind w:left="567" w:hanging="283"/>
        <w:rPr>
          <w:szCs w:val="24"/>
        </w:rPr>
      </w:pPr>
      <w:r w:rsidRPr="00A470B0">
        <w:rPr>
          <w:szCs w:val="24"/>
        </w:rPr>
        <w:t xml:space="preserve">also testing patients with unresectable stage IIIA disease, stage IIIB disease and resectable stage IIIC disease (the base case for the decision analysis), on the expectation that this reflects a greater than 50% likelihood that these patients will progress to disease for which vemurafenib would be eligible if test positive; </w:t>
      </w:r>
    </w:p>
    <w:p w:rsidR="00975D2A" w:rsidRPr="00A470B0" w:rsidRDefault="00975D2A" w:rsidP="00975D2A">
      <w:pPr>
        <w:numPr>
          <w:ilvl w:val="1"/>
          <w:numId w:val="7"/>
        </w:numPr>
        <w:tabs>
          <w:tab w:val="clear" w:pos="1440"/>
          <w:tab w:val="num" w:pos="567"/>
        </w:tabs>
        <w:ind w:left="567" w:hanging="283"/>
        <w:rPr>
          <w:szCs w:val="24"/>
        </w:rPr>
      </w:pPr>
      <w:r w:rsidRPr="00A470B0">
        <w:rPr>
          <w:szCs w:val="24"/>
        </w:rPr>
        <w:t xml:space="preserve">also testing patients with resectable stage IIIA disease (ie testing all patients with stage III and IV disease), noting that this adds a group of patients with a lower likelihood of progressing; and </w:t>
      </w:r>
    </w:p>
    <w:p w:rsidR="00975D2A" w:rsidRPr="00A470B0" w:rsidRDefault="00975D2A" w:rsidP="00975D2A">
      <w:pPr>
        <w:numPr>
          <w:ilvl w:val="1"/>
          <w:numId w:val="7"/>
        </w:numPr>
        <w:tabs>
          <w:tab w:val="clear" w:pos="1440"/>
          <w:tab w:val="num" w:pos="567"/>
        </w:tabs>
        <w:ind w:left="567" w:hanging="283"/>
        <w:rPr>
          <w:szCs w:val="24"/>
        </w:rPr>
      </w:pPr>
      <w:r w:rsidRPr="00A470B0">
        <w:rPr>
          <w:szCs w:val="24"/>
        </w:rPr>
        <w:t xml:space="preserve">testing all patients with unresectable stage III or metastatic stage IV melanoma, to enable a comparison with the population tested in the trial for the competing GSK2118436 BRAF inhibitor. </w:t>
      </w:r>
    </w:p>
    <w:p w:rsidR="00975D2A" w:rsidRPr="00A470B0" w:rsidRDefault="00975D2A" w:rsidP="00975D2A">
      <w:pPr>
        <w:rPr>
          <w:szCs w:val="24"/>
        </w:rPr>
      </w:pPr>
      <w:r w:rsidRPr="00A470B0">
        <w:rPr>
          <w:szCs w:val="24"/>
        </w:rPr>
        <w:t xml:space="preserve">2. for the biomarker (where BRAF biomarker positive as detecting V600E or V600K is the base case for the decision analysis, reflecting the claim that V600K also predicts variation in the treatment effect of vemurafenib): </w:t>
      </w:r>
    </w:p>
    <w:p w:rsidR="00975D2A" w:rsidRPr="00A470B0" w:rsidRDefault="00975D2A" w:rsidP="00975D2A">
      <w:pPr>
        <w:numPr>
          <w:ilvl w:val="1"/>
          <w:numId w:val="7"/>
        </w:numPr>
        <w:tabs>
          <w:tab w:val="clear" w:pos="1440"/>
          <w:tab w:val="num" w:pos="567"/>
        </w:tabs>
        <w:ind w:left="567" w:hanging="283"/>
        <w:rPr>
          <w:szCs w:val="24"/>
        </w:rPr>
      </w:pPr>
      <w:r w:rsidRPr="00A470B0">
        <w:rPr>
          <w:szCs w:val="24"/>
        </w:rPr>
        <w:t xml:space="preserve">defining BRAF biomarker positive as detecting V600E only, which restricts the definition to the V600 mutation primarily examined in the trial evidence generated for vemurafenib; and </w:t>
      </w:r>
    </w:p>
    <w:p w:rsidR="00975D2A" w:rsidRPr="00A470B0" w:rsidRDefault="00975D2A" w:rsidP="00975D2A">
      <w:pPr>
        <w:numPr>
          <w:ilvl w:val="1"/>
          <w:numId w:val="7"/>
        </w:numPr>
        <w:tabs>
          <w:tab w:val="clear" w:pos="1440"/>
          <w:tab w:val="num" w:pos="567"/>
        </w:tabs>
        <w:ind w:left="567" w:hanging="283"/>
        <w:rPr>
          <w:szCs w:val="24"/>
        </w:rPr>
      </w:pPr>
      <w:r w:rsidRPr="00A470B0">
        <w:rPr>
          <w:szCs w:val="24"/>
        </w:rPr>
        <w:lastRenderedPageBreak/>
        <w:t>defining BRAF biomarker positive as detecting a V600 mutation without further qualification, which adds a small proportion of V600 mutations which might also predict variatio</w:t>
      </w:r>
      <w:r w:rsidR="001A006B" w:rsidRPr="00A470B0">
        <w:rPr>
          <w:szCs w:val="24"/>
        </w:rPr>
        <w:t>n in the treatment effect of ve</w:t>
      </w:r>
      <w:r w:rsidRPr="00A470B0">
        <w:rPr>
          <w:szCs w:val="24"/>
        </w:rPr>
        <w:t xml:space="preserve">murafenib. </w:t>
      </w:r>
    </w:p>
    <w:p w:rsidR="00975D2A" w:rsidRPr="00A470B0" w:rsidRDefault="00975D2A" w:rsidP="00975D2A">
      <w:pPr>
        <w:tabs>
          <w:tab w:val="left" w:pos="720"/>
          <w:tab w:val="left" w:pos="1140"/>
        </w:tabs>
        <w:rPr>
          <w:b/>
        </w:rPr>
      </w:pPr>
    </w:p>
    <w:p w:rsidR="00336043" w:rsidRPr="00A470B0" w:rsidRDefault="00D03BC1" w:rsidP="00DB2359">
      <w:pPr>
        <w:tabs>
          <w:tab w:val="left" w:pos="720"/>
          <w:tab w:val="left" w:pos="1140"/>
        </w:tabs>
        <w:rPr>
          <w:bCs/>
        </w:rPr>
      </w:pPr>
      <w:r w:rsidRPr="00A470B0">
        <w:rPr>
          <w:b/>
          <w:szCs w:val="24"/>
        </w:rPr>
        <w:t>8</w:t>
      </w:r>
      <w:r w:rsidR="00422B7E" w:rsidRPr="00A470B0">
        <w:rPr>
          <w:b/>
          <w:szCs w:val="24"/>
        </w:rPr>
        <w:t>.</w:t>
      </w:r>
      <w:r w:rsidR="00422B7E" w:rsidRPr="00A470B0">
        <w:rPr>
          <w:b/>
          <w:szCs w:val="24"/>
        </w:rPr>
        <w:tab/>
      </w:r>
      <w:r w:rsidR="00937076" w:rsidRPr="00A470B0">
        <w:rPr>
          <w:b/>
          <w:szCs w:val="24"/>
        </w:rPr>
        <w:t>Comparator</w:t>
      </w:r>
      <w:r w:rsidR="00094129" w:rsidRPr="00A470B0">
        <w:rPr>
          <w:b/>
          <w:szCs w:val="24"/>
        </w:rPr>
        <w:t xml:space="preserve"> to the </w:t>
      </w:r>
      <w:r w:rsidR="00B7306D" w:rsidRPr="00A470B0">
        <w:rPr>
          <w:b/>
          <w:szCs w:val="24"/>
        </w:rPr>
        <w:t>proposed i</w:t>
      </w:r>
      <w:r w:rsidR="00094129" w:rsidRPr="00A470B0">
        <w:rPr>
          <w:b/>
          <w:szCs w:val="24"/>
        </w:rPr>
        <w:t>ntervention</w:t>
      </w:r>
    </w:p>
    <w:p w:rsidR="00265FE1" w:rsidRPr="00A470B0" w:rsidRDefault="00265FE1" w:rsidP="00265FE1">
      <w:pPr>
        <w:rPr>
          <w:i/>
          <w:szCs w:val="24"/>
          <w:lang w:eastAsia="en-US"/>
        </w:rPr>
      </w:pPr>
      <w:r w:rsidRPr="00A470B0">
        <w:rPr>
          <w:szCs w:val="24"/>
          <w:lang w:eastAsia="en-US"/>
        </w:rPr>
        <w:t>MSAC agreed that the nominated comparator of no BRAF testing was appropriate, and that a comparison of analytical performance of the alternative test options was also appropriate.</w:t>
      </w:r>
    </w:p>
    <w:p w:rsidR="003F0DB7" w:rsidRPr="00A470B0" w:rsidRDefault="003F0DB7" w:rsidP="00DB2359">
      <w:pPr>
        <w:rPr>
          <w:bCs/>
        </w:rPr>
      </w:pPr>
    </w:p>
    <w:p w:rsidR="003F0DB7" w:rsidRPr="00A470B0" w:rsidRDefault="00E67C5A" w:rsidP="00DB2359">
      <w:pPr>
        <w:numPr>
          <w:ilvl w:val="0"/>
          <w:numId w:val="4"/>
        </w:numPr>
        <w:tabs>
          <w:tab w:val="left" w:pos="1140"/>
        </w:tabs>
        <w:ind w:left="0" w:firstLine="0"/>
      </w:pPr>
      <w:r w:rsidRPr="00A470B0">
        <w:rPr>
          <w:b/>
          <w:szCs w:val="24"/>
        </w:rPr>
        <w:t xml:space="preserve">Comparative </w:t>
      </w:r>
      <w:r w:rsidR="00C93A35" w:rsidRPr="00A470B0">
        <w:rPr>
          <w:b/>
          <w:szCs w:val="24"/>
        </w:rPr>
        <w:t>s</w:t>
      </w:r>
      <w:r w:rsidR="00937076" w:rsidRPr="00A470B0">
        <w:rPr>
          <w:b/>
          <w:szCs w:val="24"/>
        </w:rPr>
        <w:t>afety</w:t>
      </w:r>
    </w:p>
    <w:p w:rsidR="00BC1527" w:rsidRPr="00A470B0" w:rsidRDefault="00A677EA" w:rsidP="00A677EA">
      <w:r w:rsidRPr="00A470B0">
        <w:rPr>
          <w:szCs w:val="24"/>
          <w:lang w:eastAsia="en-US"/>
        </w:rPr>
        <w:t>MSAC noted that the submission identified a retest rate of between 0.4% and 9.4%. It is possible that for some patients, another biopsy may be required solely for the purpose of BRAF testing due to an inadequate amount of tumour tissue, poor quality of the first sample, or a need to test a new metastasis because of possible biomarker differences from the primary</w:t>
      </w:r>
      <w:r w:rsidR="001A006B" w:rsidRPr="00A470B0">
        <w:rPr>
          <w:szCs w:val="24"/>
          <w:lang w:eastAsia="en-US"/>
        </w:rPr>
        <w:t xml:space="preserve"> tumour</w:t>
      </w:r>
      <w:r w:rsidRPr="00A470B0">
        <w:rPr>
          <w:szCs w:val="24"/>
          <w:lang w:eastAsia="en-US"/>
        </w:rPr>
        <w:t xml:space="preserve">. There is a small risk associated with this extra medical procedure that will vary according to site of the primary tumour or metastasis, which </w:t>
      </w:r>
      <w:r w:rsidR="001A006B" w:rsidRPr="00A470B0">
        <w:rPr>
          <w:szCs w:val="24"/>
          <w:lang w:eastAsia="en-US"/>
        </w:rPr>
        <w:t>w</w:t>
      </w:r>
      <w:r w:rsidRPr="00A470B0">
        <w:rPr>
          <w:szCs w:val="24"/>
          <w:lang w:eastAsia="en-US"/>
        </w:rPr>
        <w:t>as not addressed in the submission.</w:t>
      </w:r>
    </w:p>
    <w:p w:rsidR="00F92C65" w:rsidRPr="00A470B0" w:rsidRDefault="00F92C65" w:rsidP="00D00369"/>
    <w:p w:rsidR="009140DF" w:rsidRPr="00A470B0" w:rsidRDefault="00E67C5A" w:rsidP="00D00369">
      <w:pPr>
        <w:numPr>
          <w:ilvl w:val="0"/>
          <w:numId w:val="4"/>
        </w:numPr>
        <w:tabs>
          <w:tab w:val="left" w:pos="1140"/>
        </w:tabs>
        <w:ind w:hanging="720"/>
        <w:rPr>
          <w:b/>
        </w:rPr>
      </w:pPr>
      <w:r w:rsidRPr="00A470B0">
        <w:rPr>
          <w:b/>
        </w:rPr>
        <w:t xml:space="preserve">Comparative </w:t>
      </w:r>
      <w:r w:rsidR="00D00369" w:rsidRPr="00A470B0">
        <w:rPr>
          <w:b/>
        </w:rPr>
        <w:t>effectiveness</w:t>
      </w:r>
    </w:p>
    <w:p w:rsidR="00A677EA" w:rsidRPr="00A470B0" w:rsidRDefault="00D00369" w:rsidP="00D00369">
      <w:pPr>
        <w:rPr>
          <w:szCs w:val="24"/>
          <w:lang w:eastAsia="en-US"/>
        </w:rPr>
      </w:pPr>
      <w:r w:rsidRPr="00A470B0">
        <w:rPr>
          <w:szCs w:val="24"/>
          <w:lang w:eastAsia="en-US"/>
        </w:rPr>
        <w:t>MSAC focussed on the assessment of comparative analytical performance</w:t>
      </w:r>
      <w:r w:rsidR="00A677EA" w:rsidRPr="00A470B0">
        <w:rPr>
          <w:szCs w:val="24"/>
          <w:lang w:eastAsia="en-US"/>
        </w:rPr>
        <w:t>.</w:t>
      </w:r>
      <w:r w:rsidRPr="00A470B0">
        <w:rPr>
          <w:szCs w:val="24"/>
          <w:lang w:eastAsia="en-US"/>
        </w:rPr>
        <w:t xml:space="preserve"> </w:t>
      </w:r>
    </w:p>
    <w:p w:rsidR="00A677EA" w:rsidRPr="00A470B0" w:rsidRDefault="00A677EA" w:rsidP="00D00369">
      <w:pPr>
        <w:rPr>
          <w:szCs w:val="24"/>
          <w:lang w:eastAsia="en-US"/>
        </w:rPr>
      </w:pPr>
    </w:p>
    <w:p w:rsidR="00A677EA" w:rsidRPr="00A470B0" w:rsidRDefault="00A677EA" w:rsidP="00A677EA">
      <w:pPr>
        <w:rPr>
          <w:szCs w:val="24"/>
          <w:lang w:eastAsia="en-US"/>
        </w:rPr>
      </w:pPr>
      <w:r w:rsidRPr="00A470B0">
        <w:rPr>
          <w:szCs w:val="24"/>
          <w:lang w:eastAsia="en-US"/>
        </w:rPr>
        <w:t>The cobas® 4800 BRAF V600 Mutation Test (a real</w:t>
      </w:r>
      <w:r w:rsidRPr="00A470B0">
        <w:rPr>
          <w:rFonts w:ascii="Cambria Math" w:hAnsi="Cambria Math" w:cs="Cambria Math"/>
          <w:szCs w:val="24"/>
          <w:lang w:eastAsia="en-US"/>
        </w:rPr>
        <w:t>‐</w:t>
      </w:r>
      <w:r w:rsidRPr="00A470B0">
        <w:rPr>
          <w:szCs w:val="24"/>
          <w:lang w:eastAsia="en-US"/>
        </w:rPr>
        <w:t>time PCR allele</w:t>
      </w:r>
      <w:r w:rsidRPr="00A470B0">
        <w:rPr>
          <w:rFonts w:ascii="Cambria Math" w:hAnsi="Cambria Math" w:cs="Cambria Math"/>
          <w:szCs w:val="24"/>
          <w:lang w:eastAsia="en-US"/>
        </w:rPr>
        <w:t>‐</w:t>
      </w:r>
      <w:r w:rsidRPr="00A470B0">
        <w:rPr>
          <w:szCs w:val="24"/>
          <w:lang w:eastAsia="en-US"/>
        </w:rPr>
        <w:t>specific assay; Roche Molecular Systems) was used in the BRIM3 trial of vemurafenib to determine BRAF V600 status. This was the evidentiary standard as defined in the Final DAP. However, although this technique is reported to be highly sensitive in detecting BRAF V600 mutations, it does not provide information on what that mutation is (i.e. V600E or V600K).</w:t>
      </w:r>
    </w:p>
    <w:p w:rsidR="00A677EA" w:rsidRPr="00A470B0" w:rsidRDefault="00A677EA" w:rsidP="00A677EA">
      <w:pPr>
        <w:rPr>
          <w:szCs w:val="24"/>
          <w:lang w:eastAsia="en-US"/>
        </w:rPr>
      </w:pPr>
    </w:p>
    <w:p w:rsidR="00A677EA" w:rsidRPr="00A470B0" w:rsidRDefault="00A677EA" w:rsidP="00A677EA">
      <w:pPr>
        <w:rPr>
          <w:szCs w:val="24"/>
          <w:lang w:eastAsia="en-US"/>
        </w:rPr>
      </w:pPr>
      <w:r w:rsidRPr="00A470B0">
        <w:rPr>
          <w:szCs w:val="24"/>
          <w:lang w:eastAsia="en-US"/>
        </w:rPr>
        <w:t>DNA sequencing and pyrosequencing (for resolution of discordant cases) was proposed by the submission as the analytical reference standard.</w:t>
      </w:r>
    </w:p>
    <w:p w:rsidR="00A677EA" w:rsidRPr="00A470B0" w:rsidRDefault="00A677EA" w:rsidP="00A677EA">
      <w:pPr>
        <w:rPr>
          <w:szCs w:val="24"/>
          <w:lang w:eastAsia="en-US"/>
        </w:rPr>
      </w:pPr>
    </w:p>
    <w:p w:rsidR="00A677EA" w:rsidRPr="00A470B0" w:rsidRDefault="00A677EA" w:rsidP="00A677EA">
      <w:pPr>
        <w:rPr>
          <w:szCs w:val="24"/>
          <w:lang w:eastAsia="en-US"/>
        </w:rPr>
      </w:pPr>
      <w:r w:rsidRPr="00A470B0">
        <w:rPr>
          <w:szCs w:val="24"/>
          <w:lang w:eastAsia="en-US"/>
        </w:rPr>
        <w:t>The submission only calculated diagnostic accuracy outcomes for two of the included studies (Halait et al., 2012 and Rueschoff et al., 2011). These studies assessed the ability of the cobas® test to accurately detect BRAF V600 mutations in formalin</w:t>
      </w:r>
      <w:r w:rsidRPr="00A470B0">
        <w:rPr>
          <w:rFonts w:ascii="Cambria Math" w:hAnsi="Cambria Math" w:cs="Cambria Math"/>
          <w:szCs w:val="24"/>
          <w:lang w:eastAsia="en-US"/>
        </w:rPr>
        <w:t>‐</w:t>
      </w:r>
      <w:r w:rsidRPr="00A470B0">
        <w:rPr>
          <w:szCs w:val="24"/>
          <w:lang w:eastAsia="en-US"/>
        </w:rPr>
        <w:t>fixed paraffin</w:t>
      </w:r>
      <w:r w:rsidRPr="00A470B0">
        <w:rPr>
          <w:rFonts w:ascii="Cambria Math" w:hAnsi="Cambria Math" w:cs="Cambria Math"/>
          <w:szCs w:val="24"/>
          <w:lang w:eastAsia="en-US"/>
        </w:rPr>
        <w:t>‐</w:t>
      </w:r>
      <w:r w:rsidRPr="00A470B0">
        <w:rPr>
          <w:szCs w:val="24"/>
          <w:lang w:eastAsia="en-US"/>
        </w:rPr>
        <w:t>embedded metastatic melanoma tissue samples. These samples were tested for BRAF V600 mutations using both the cobas® test and DNA sequencing. The samples with discordant results between the two tests were retested using pyrosequencing. The diagnostic accuracy outcomes for detecting BRAF V600 mutations and BRAF V600E or V600K mutations for all nine studies are shown in Table 1 and Table 2.</w:t>
      </w:r>
    </w:p>
    <w:p w:rsidR="0010027E" w:rsidRPr="00A470B0" w:rsidRDefault="0010027E" w:rsidP="00A677EA">
      <w:pPr>
        <w:rPr>
          <w:szCs w:val="24"/>
          <w:lang w:eastAsia="en-US"/>
        </w:rPr>
      </w:pPr>
    </w:p>
    <w:p w:rsidR="0010027E" w:rsidRPr="00A470B0" w:rsidRDefault="0010027E" w:rsidP="0010027E">
      <w:pPr>
        <w:pStyle w:val="Caption"/>
        <w:ind w:left="0" w:firstLine="0"/>
        <w:rPr>
          <w:rFonts w:ascii="Times New Roman" w:hAnsi="Times New Roman"/>
        </w:rPr>
      </w:pPr>
      <w:bookmarkStart w:id="4" w:name="_Ref325030364"/>
      <w:r w:rsidRPr="00A470B0">
        <w:rPr>
          <w:rFonts w:ascii="Times New Roman" w:hAnsi="Times New Roman"/>
        </w:rPr>
        <w:t xml:space="preserve">Table </w:t>
      </w:r>
      <w:r w:rsidRPr="00A470B0">
        <w:rPr>
          <w:rFonts w:ascii="Times New Roman" w:hAnsi="Times New Roman"/>
        </w:rPr>
        <w:fldChar w:fldCharType="begin"/>
      </w:r>
      <w:r w:rsidRPr="00A470B0">
        <w:rPr>
          <w:rFonts w:ascii="Times New Roman" w:hAnsi="Times New Roman"/>
        </w:rPr>
        <w:instrText xml:space="preserve"> SEQ Table_ES. \* ARABIC </w:instrText>
      </w:r>
      <w:r w:rsidRPr="00A470B0">
        <w:rPr>
          <w:rFonts w:ascii="Times New Roman" w:hAnsi="Times New Roman"/>
        </w:rPr>
        <w:fldChar w:fldCharType="separate"/>
      </w:r>
      <w:r w:rsidR="002B79DB">
        <w:rPr>
          <w:rFonts w:ascii="Times New Roman" w:hAnsi="Times New Roman"/>
          <w:noProof/>
        </w:rPr>
        <w:t>1</w:t>
      </w:r>
      <w:r w:rsidRPr="00A470B0">
        <w:rPr>
          <w:rFonts w:ascii="Times New Roman" w:hAnsi="Times New Roman"/>
        </w:rPr>
        <w:fldChar w:fldCharType="end"/>
      </w:r>
      <w:bookmarkEnd w:id="4"/>
      <w:r w:rsidRPr="00A470B0">
        <w:rPr>
          <w:rFonts w:ascii="Times New Roman" w:hAnsi="Times New Roman"/>
        </w:rPr>
        <w:tab/>
        <w:t xml:space="preserve">Diagnostic accuracy of BRAF V600 mutation testing methodologies to detect </w:t>
      </w:r>
      <w:r w:rsidRPr="00A470B0">
        <w:rPr>
          <w:rFonts w:ascii="Times New Roman" w:hAnsi="Times New Roman"/>
          <w:u w:val="single"/>
        </w:rPr>
        <w:t>all BRAF V600 mutations</w:t>
      </w:r>
      <w:r w:rsidRPr="00A470B0">
        <w:rPr>
          <w:rFonts w:ascii="Times New Roman" w:hAnsi="Times New Roman"/>
        </w:rPr>
        <w:t xml:space="preserve"> compared to either the analytical reference standard (DNA sequencing with confirmatory pyrosequencing) or to DNA sequencing alone</w:t>
      </w:r>
    </w:p>
    <w:tbl>
      <w:tblPr>
        <w:tblW w:w="4904" w:type="pct"/>
        <w:tblInd w:w="108"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020" w:firstRow="1" w:lastRow="0" w:firstColumn="0" w:lastColumn="0" w:noHBand="0" w:noVBand="0"/>
        <w:tblCaption w:val="Diagnostic accuracy of BRAF V600 mutation testing methodologies to detect all BRAF V600 mutations compared to either the analytical reference standard (DNA sequencing with confirmatory pyrosequencing) or to DNA sequencing alone"/>
      </w:tblPr>
      <w:tblGrid>
        <w:gridCol w:w="2151"/>
        <w:gridCol w:w="2233"/>
        <w:gridCol w:w="2222"/>
        <w:gridCol w:w="2459"/>
      </w:tblGrid>
      <w:tr w:rsidR="0010027E" w:rsidRPr="00A470B0" w:rsidTr="00F242FE">
        <w:trPr>
          <w:tblHeader/>
        </w:trPr>
        <w:tc>
          <w:tcPr>
            <w:tcW w:w="1985" w:type="dxa"/>
            <w:vMerge w:val="restart"/>
            <w:vAlign w:val="center"/>
          </w:tcPr>
          <w:p w:rsidR="0010027E" w:rsidRPr="00A470B0" w:rsidRDefault="0010027E" w:rsidP="0010027E">
            <w:pPr>
              <w:keepNext/>
              <w:ind w:left="-57" w:right="-113"/>
              <w:rPr>
                <w:b/>
                <w:sz w:val="20"/>
                <w:lang w:eastAsia="zh-CN"/>
              </w:rPr>
            </w:pPr>
            <w:r w:rsidRPr="00A470B0">
              <w:rPr>
                <w:b/>
                <w:sz w:val="20"/>
              </w:rPr>
              <w:t>Study</w:t>
            </w:r>
          </w:p>
        </w:tc>
        <w:tc>
          <w:tcPr>
            <w:tcW w:w="6380" w:type="dxa"/>
            <w:gridSpan w:val="3"/>
            <w:vAlign w:val="center"/>
          </w:tcPr>
          <w:p w:rsidR="0010027E" w:rsidRPr="00A470B0" w:rsidRDefault="0010027E" w:rsidP="0010027E">
            <w:pPr>
              <w:keepNext/>
              <w:ind w:left="-57" w:right="-113"/>
              <w:jc w:val="center"/>
              <w:rPr>
                <w:b/>
                <w:sz w:val="20"/>
              </w:rPr>
            </w:pPr>
            <w:r w:rsidRPr="00A470B0">
              <w:rPr>
                <w:b/>
                <w:sz w:val="20"/>
              </w:rPr>
              <w:t>BRAF V600 testing methodology</w:t>
            </w:r>
          </w:p>
        </w:tc>
      </w:tr>
      <w:tr w:rsidR="0010027E" w:rsidRPr="00A470B0" w:rsidTr="00F242FE">
        <w:trPr>
          <w:tblHeader/>
        </w:trPr>
        <w:tc>
          <w:tcPr>
            <w:tcW w:w="1985" w:type="dxa"/>
            <w:vMerge/>
            <w:vAlign w:val="center"/>
          </w:tcPr>
          <w:p w:rsidR="0010027E" w:rsidRPr="00A470B0" w:rsidRDefault="0010027E" w:rsidP="0010027E">
            <w:pPr>
              <w:keepNext/>
              <w:ind w:left="-57" w:right="-113"/>
              <w:rPr>
                <w:b/>
                <w:sz w:val="20"/>
              </w:rPr>
            </w:pPr>
          </w:p>
        </w:tc>
        <w:tc>
          <w:tcPr>
            <w:tcW w:w="2061" w:type="dxa"/>
            <w:vAlign w:val="center"/>
          </w:tcPr>
          <w:p w:rsidR="0010027E" w:rsidRPr="00A470B0" w:rsidRDefault="0010027E" w:rsidP="0010027E">
            <w:pPr>
              <w:ind w:left="-57" w:right="-113"/>
              <w:rPr>
                <w:b/>
                <w:sz w:val="20"/>
              </w:rPr>
            </w:pPr>
            <w:r w:rsidRPr="00A470B0">
              <w:rPr>
                <w:b/>
                <w:sz w:val="20"/>
              </w:rPr>
              <w:t>Allele-specific PCR</w:t>
            </w:r>
          </w:p>
        </w:tc>
        <w:tc>
          <w:tcPr>
            <w:tcW w:w="2050" w:type="dxa"/>
            <w:vAlign w:val="center"/>
          </w:tcPr>
          <w:p w:rsidR="0010027E" w:rsidRPr="00A470B0" w:rsidRDefault="0010027E" w:rsidP="0010027E">
            <w:pPr>
              <w:ind w:left="-57" w:right="-113"/>
              <w:rPr>
                <w:sz w:val="20"/>
              </w:rPr>
            </w:pPr>
            <w:r w:rsidRPr="00A470B0">
              <w:rPr>
                <w:b/>
                <w:sz w:val="20"/>
              </w:rPr>
              <w:t>High resolution Melt</w:t>
            </w:r>
          </w:p>
        </w:tc>
        <w:tc>
          <w:tcPr>
            <w:tcW w:w="2269" w:type="dxa"/>
            <w:vAlign w:val="center"/>
          </w:tcPr>
          <w:p w:rsidR="0010027E" w:rsidRPr="00A470B0" w:rsidRDefault="0010027E" w:rsidP="0010027E">
            <w:pPr>
              <w:ind w:left="-57" w:right="-113"/>
              <w:rPr>
                <w:sz w:val="20"/>
              </w:rPr>
            </w:pPr>
            <w:r w:rsidRPr="00A470B0">
              <w:rPr>
                <w:b/>
                <w:sz w:val="20"/>
              </w:rPr>
              <w:t>DNA sequencing</w:t>
            </w:r>
          </w:p>
        </w:tc>
      </w:tr>
      <w:tr w:rsidR="0010027E" w:rsidRPr="00A470B0" w:rsidTr="00F242FE">
        <w:tc>
          <w:tcPr>
            <w:tcW w:w="4046" w:type="dxa"/>
            <w:gridSpan w:val="2"/>
            <w:tcBorders>
              <w:bottom w:val="nil"/>
            </w:tcBorders>
            <w:vAlign w:val="center"/>
          </w:tcPr>
          <w:p w:rsidR="0010027E" w:rsidRPr="00A470B0" w:rsidRDefault="0010027E" w:rsidP="0010027E">
            <w:pPr>
              <w:rPr>
                <w:sz w:val="20"/>
              </w:rPr>
            </w:pPr>
            <w:r w:rsidRPr="00A470B0">
              <w:rPr>
                <w:b/>
                <w:sz w:val="20"/>
              </w:rPr>
              <w:t>Estimated Sensitivity</w:t>
            </w:r>
          </w:p>
        </w:tc>
        <w:tc>
          <w:tcPr>
            <w:tcW w:w="2050" w:type="dxa"/>
            <w:tcBorders>
              <w:bottom w:val="nil"/>
            </w:tcBorders>
            <w:vAlign w:val="center"/>
          </w:tcPr>
          <w:p w:rsidR="0010027E" w:rsidRPr="00A470B0" w:rsidRDefault="0010027E" w:rsidP="0010027E">
            <w:pPr>
              <w:rPr>
                <w:sz w:val="20"/>
              </w:rPr>
            </w:pPr>
            <w:r w:rsidRPr="00A470B0">
              <w:rPr>
                <w:sz w:val="20"/>
              </w:rPr>
              <w:t>[95% CI]</w:t>
            </w:r>
          </w:p>
        </w:tc>
        <w:tc>
          <w:tcPr>
            <w:tcW w:w="2269" w:type="dxa"/>
            <w:tcBorders>
              <w:bottom w:val="nil"/>
            </w:tcBorders>
            <w:vAlign w:val="center"/>
          </w:tcPr>
          <w:p w:rsidR="0010027E" w:rsidRPr="00A470B0" w:rsidRDefault="0010027E" w:rsidP="0010027E">
            <w:pPr>
              <w:rPr>
                <w:sz w:val="20"/>
              </w:rPr>
            </w:pPr>
          </w:p>
        </w:tc>
      </w:tr>
      <w:tr w:rsidR="0010027E" w:rsidRPr="00A470B0" w:rsidTr="00F242FE">
        <w:tc>
          <w:tcPr>
            <w:tcW w:w="1985" w:type="dxa"/>
            <w:tcBorders>
              <w:bottom w:val="nil"/>
            </w:tcBorders>
            <w:vAlign w:val="center"/>
          </w:tcPr>
          <w:p w:rsidR="0010027E" w:rsidRPr="00A470B0" w:rsidRDefault="0010027E" w:rsidP="0010027E">
            <w:pPr>
              <w:rPr>
                <w:sz w:val="20"/>
                <w:lang w:val="fr-FR"/>
              </w:rPr>
            </w:pPr>
            <w:r w:rsidRPr="00A470B0">
              <w:rPr>
                <w:sz w:val="20"/>
                <w:lang w:val="fr-FR"/>
              </w:rPr>
              <w:t xml:space="preserve">Rueschoff et al </w:t>
            </w:r>
            <w:r w:rsidRPr="00A470B0">
              <w:rPr>
                <w:sz w:val="20"/>
                <w:lang w:val="fr-FR"/>
              </w:rPr>
              <w:fldChar w:fldCharType="begin"/>
            </w:r>
            <w:r w:rsidRPr="00A470B0">
              <w:rPr>
                <w:sz w:val="20"/>
                <w:lang w:val="fr-FR"/>
              </w:rPr>
              <w:instrText xml:space="preserve"> ADDIN EN.CITE &lt;EndNote&gt;&lt;Cite&gt;&lt;Author&gt;Rueschoff&lt;/Author&gt;&lt;Year&gt;2011&lt;/Year&gt;&lt;RecNum&gt;33&lt;/RecNum&gt;&lt;DisplayText&gt;(6)&lt;/DisplayText&gt;&lt;record&gt;&lt;rec-number&gt;33&lt;/rec-number&gt;&lt;foreign-keys&gt;&lt;key app="EN" db-id="e9z2xxfak5rpfwe5as1x5s2se2at0xasza2z"&gt;33&lt;/key&gt;&lt;/foreign-keys&gt;&lt;ref-type name="Journal Article"&gt;17&lt;/ref-type&gt;&lt;contributors&gt;&lt;authors&gt;&lt;author&gt;Rueschoff, J&lt;/author&gt;&lt;author&gt;Bloom, K&lt;/author&gt;&lt;author&gt;Anderson, S&lt;/author&gt;&lt;author&gt;Meldrum, C &lt;/author&gt;&lt;author&gt;Vallera, D U&lt;/author&gt;&lt;author&gt;Schilling, R&lt;/author&gt;&lt;author&gt;Lee, J. R.-J&lt;/author&gt;&lt;author&gt;Langland, R&lt;/author&gt;&lt;author&gt;Halait, H&lt;/author&gt;&lt;author&gt;Dugan, M. C&lt;/author&gt;&lt;author&gt;Lawrence, H. J&lt;/author&gt;&lt;/authors&gt;&lt;/contributors&gt;&lt;titles&gt;&lt;title&gt;Molecular testing for BRAF V600 mutations in the Phase III trial of the selective BRAF inhibitor vemurafenib in metastatic melanoma: a comparison of the cobas! 4800 BRAF V600E mutation test and Sanger sequencing. Proceedings from 8th International Congress of the Society for Melanoma Research. Abstract LBA2-3.&lt;/title&gt;&lt;secondary-title&gt;Pigment Cell Res&lt;/secondary-title&gt;&lt;/titles&gt;&lt;periodical&gt;&lt;full-title&gt;Pigment Cell Res&lt;/full-title&gt;&lt;/periodical&gt;&lt;pages&gt;1023&lt;/pages&gt;&lt;volume&gt;24&lt;/volume&gt;&lt;dates&gt;&lt;year&gt;2011&lt;/year&gt;&lt;/dates&gt;&lt;urls&gt;&lt;/urls&gt;&lt;/record&gt;&lt;/Cite&gt;&lt;/EndNote&gt;</w:instrText>
            </w:r>
            <w:r w:rsidRPr="00A470B0">
              <w:rPr>
                <w:sz w:val="20"/>
                <w:lang w:val="fr-FR"/>
              </w:rPr>
              <w:fldChar w:fldCharType="separate"/>
            </w:r>
            <w:r w:rsidRPr="00A470B0">
              <w:rPr>
                <w:noProof/>
                <w:sz w:val="20"/>
                <w:lang w:val="fr-FR"/>
              </w:rPr>
              <w:t>(6)</w:t>
            </w:r>
            <w:r w:rsidRPr="00A470B0">
              <w:rPr>
                <w:sz w:val="20"/>
                <w:lang w:val="fr-FR"/>
              </w:rPr>
              <w:fldChar w:fldCharType="end"/>
            </w:r>
          </w:p>
          <w:p w:rsidR="0010027E" w:rsidRPr="00A470B0" w:rsidRDefault="0010027E" w:rsidP="0010027E">
            <w:pPr>
              <w:rPr>
                <w:sz w:val="20"/>
                <w:lang w:val="fr-FR"/>
              </w:rPr>
            </w:pPr>
            <w:r w:rsidRPr="00A470B0">
              <w:rPr>
                <w:sz w:val="20"/>
                <w:lang w:val="fr-FR"/>
              </w:rPr>
              <w:t>(cobas)</w:t>
            </w:r>
          </w:p>
          <w:p w:rsidR="0010027E" w:rsidRPr="00A470B0" w:rsidRDefault="0010027E" w:rsidP="0010027E">
            <w:pPr>
              <w:rPr>
                <w:sz w:val="20"/>
                <w:lang w:val="fr-FR"/>
              </w:rPr>
            </w:pPr>
          </w:p>
          <w:p w:rsidR="0010027E" w:rsidRPr="00A470B0" w:rsidRDefault="0010027E" w:rsidP="0010027E">
            <w:pPr>
              <w:rPr>
                <w:sz w:val="20"/>
                <w:lang w:val="fr-FR"/>
              </w:rPr>
            </w:pPr>
            <w:r w:rsidRPr="00A470B0">
              <w:rPr>
                <w:sz w:val="20"/>
                <w:lang w:val="fr-FR"/>
              </w:rPr>
              <w:t xml:space="preserve">Halait et al </w:t>
            </w:r>
            <w:r w:rsidRPr="00A470B0">
              <w:rPr>
                <w:sz w:val="20"/>
                <w:lang w:val="fr-FR"/>
              </w:rPr>
              <w:fldChar w:fldCharType="begin"/>
            </w:r>
            <w:r w:rsidRPr="00A470B0">
              <w:rPr>
                <w:sz w:val="20"/>
                <w:lang w:val="fr-FR"/>
              </w:rPr>
              <w:instrText xml:space="preserve"> ADDIN EN.CITE &lt;EndNote&gt;&lt;Cite&gt;&lt;Author&gt;Halait&lt;/Author&gt;&lt;Year&gt;2012&lt;/Year&gt;&lt;RecNum&gt;23&lt;/RecNum&gt;&lt;DisplayText&gt;(5)&lt;/DisplayText&gt;&lt;record&gt;&lt;rec-number&gt;23&lt;/rec-number&gt;&lt;foreign-keys&gt;&lt;key app="EN" db-id="e9z2xxfak5rpfwe5as1x5s2se2at0xasza2z"&gt;23&lt;/key&gt;&lt;/foreign-keys&gt;&lt;ref-type name="Journal Article"&gt;17&lt;/ref-type&gt;&lt;contributors&gt;&lt;authors&gt;&lt;author&gt;Halait, H.&lt;/author&gt;&lt;author&gt;Demartin, K.&lt;/author&gt;&lt;author&gt;Shah, S.&lt;/author&gt;&lt;author&gt;Soviero, S.&lt;/author&gt;&lt;author&gt;Langland, R.&lt;/author&gt;&lt;author&gt;Cheng, S.&lt;/author&gt;&lt;author&gt;Hillman, G.&lt;/author&gt;&lt;author&gt;Wu, L.&lt;/author&gt;&lt;author&gt;Lawrence, H. J.&lt;/author&gt;&lt;/authors&gt;&lt;/contributors&gt;&lt;auth-address&gt;Lawrence, H.J., Roche Molecular Diagnostics, Pleasanton, CA 94588, United States&lt;/auth-address&gt;&lt;titles&gt;&lt;title&gt;Analytical performance of a real-time PCR-based assay for V600 mutations in the BRAF gene, used as the companion diagnostic test for the novel BRAF inhibitor vemurafenib in metastatic melanoma&lt;/title&gt;&lt;secondary-title&gt;Diagnostic Molecular Pathology&lt;/secondary-title&gt;&lt;/titles&gt;&lt;periodical&gt;&lt;full-title&gt;Diagnostic Molecular Pathology&lt;/full-title&gt;&lt;/periodical&gt;&lt;pages&gt;1-8&lt;/pages&gt;&lt;volume&gt;21&lt;/volume&gt;&lt;number&gt;1&lt;/number&gt;&lt;keywords&gt;&lt;keyword&gt;B Raf kinase&lt;/keyword&gt;&lt;keyword&gt;fluorescent dye&lt;/keyword&gt;&lt;keyword&gt;genomic DNA&lt;/keyword&gt;&lt;keyword&gt;melanin&lt;/keyword&gt;&lt;keyword&gt;vemurafenib&lt;/keyword&gt;&lt;keyword&gt;allele&lt;/keyword&gt;&lt;keyword&gt;article&lt;/keyword&gt;&lt;keyword&gt;cross reaction&lt;/keyword&gt;&lt;keyword&gt;diagnostic test&lt;/keyword&gt;&lt;keyword&gt;gene mutation&lt;/keyword&gt;&lt;keyword&gt;human&lt;/keyword&gt;&lt;keyword&gt;human cell&lt;/keyword&gt;&lt;keyword&gt;melanoma&lt;/keyword&gt;&lt;keyword&gt;metastasis&lt;/keyword&gt;&lt;keyword&gt;oligonucleotide probe&lt;/keyword&gt;&lt;keyword&gt;priority journal&lt;/keyword&gt;&lt;keyword&gt;real time polymerase chain reaction&lt;/keyword&gt;&lt;keyword&gt;sensitivity and specificity&lt;/keyword&gt;&lt;/keywords&gt;&lt;dates&gt;&lt;year&gt;2012&lt;/year&gt;&lt;/dates&gt;&lt;isbn&gt;1052-9551&amp;#xD;1533-4066&lt;/isbn&gt;&lt;urls&gt;&lt;related-urls&gt;&lt;url&gt;http://www.embase.com/search/results?subaction=viewrecord&amp;amp;from=export&amp;amp;id=L51844536&lt;/url&gt;&lt;url&gt;http://dx.doi.org/10.1097/PDM.0b013e31823b216f&lt;/url&gt;&lt;/related-urls&gt;&lt;/urls&gt;&lt;/record&gt;&lt;/Cite&gt;&lt;/EndNote&gt;</w:instrText>
            </w:r>
            <w:r w:rsidRPr="00A470B0">
              <w:rPr>
                <w:sz w:val="20"/>
                <w:lang w:val="fr-FR"/>
              </w:rPr>
              <w:fldChar w:fldCharType="separate"/>
            </w:r>
            <w:r w:rsidRPr="00A470B0">
              <w:rPr>
                <w:noProof/>
                <w:sz w:val="20"/>
                <w:lang w:val="fr-FR"/>
              </w:rPr>
              <w:t>(5)</w:t>
            </w:r>
            <w:r w:rsidRPr="00A470B0">
              <w:rPr>
                <w:sz w:val="20"/>
                <w:lang w:val="fr-FR"/>
              </w:rPr>
              <w:fldChar w:fldCharType="end"/>
            </w:r>
          </w:p>
          <w:p w:rsidR="0010027E" w:rsidRPr="00A470B0" w:rsidRDefault="0010027E" w:rsidP="0010027E">
            <w:pPr>
              <w:rPr>
                <w:sz w:val="20"/>
              </w:rPr>
            </w:pPr>
            <w:r w:rsidRPr="00A470B0">
              <w:rPr>
                <w:sz w:val="20"/>
              </w:rPr>
              <w:t>(cobas)</w:t>
            </w:r>
          </w:p>
          <w:p w:rsidR="0010027E" w:rsidRPr="00A470B0" w:rsidRDefault="0010027E" w:rsidP="0010027E">
            <w:pPr>
              <w:rPr>
                <w:sz w:val="20"/>
              </w:rPr>
            </w:pPr>
          </w:p>
          <w:p w:rsidR="0010027E" w:rsidRPr="00A470B0" w:rsidRDefault="0010027E" w:rsidP="0010027E">
            <w:pPr>
              <w:rPr>
                <w:sz w:val="20"/>
              </w:rPr>
            </w:pPr>
            <w:r w:rsidRPr="00A470B0">
              <w:rPr>
                <w:sz w:val="20"/>
              </w:rPr>
              <w:t xml:space="preserve">Ellison et al </w:t>
            </w:r>
            <w:r w:rsidRPr="00A470B0">
              <w:rPr>
                <w:sz w:val="20"/>
              </w:rPr>
              <w:fldChar w:fldCharType="begin"/>
            </w:r>
            <w:r w:rsidRPr="00A470B0">
              <w:rPr>
                <w:sz w:val="20"/>
              </w:rPr>
              <w:instrText xml:space="preserve"> ADDIN EN.CITE &lt;EndNote&gt;&lt;Cite&gt;&lt;Author&gt;Ellison&lt;/Author&gt;&lt;Year&gt;2010&lt;/Year&gt;&lt;RecNum&gt;31&lt;/RecNum&gt;&lt;DisplayText&gt;(7)&lt;/DisplayText&gt;&lt;record&gt;&lt;rec-number&gt;31&lt;/rec-number&gt;&lt;foreign-keys&gt;&lt;key app="EN" db-id="e9z2xxfak5rpfwe5as1x5s2se2at0xasza2z"&gt;31&lt;/key&gt;&lt;/foreign-keys&gt;&lt;ref-type name="Journal Article"&gt;17&lt;/ref-type&gt;&lt;contributors&gt;&lt;authors&gt;&lt;author&gt;Ellison, Gillian&lt;/author&gt;&lt;author&gt;Donald, Emma&lt;/author&gt;&lt;author&gt;McWalter, Gael&lt;/author&gt;&lt;author&gt;Knight, Lucy&lt;/author&gt;&lt;author&gt;Fletcher, Lynn&lt;/author&gt;&lt;author&gt;Sherwood, James&lt;/author&gt;&lt;author&gt;Cantarini, Mireille&lt;/author&gt;&lt;author&gt;Orr, Maria&lt;/author&gt;&lt;author&gt;Speake, Georgina&lt;/author&gt;&lt;/authors&gt;&lt;/contributors&gt;&lt;titles&gt;&lt;title&gt;A comparison of ARMS and DNA sequencing for mutation analysis in clinical biopsy samples&lt;/title&gt;&lt;secondary-title&gt;Journal of Experimental &amp;amp; Clinical Cancer Research&lt;/secondary-title&gt;&lt;/titles&gt;&lt;periodical&gt;&lt;full-title&gt;Journal of Experimental &amp;amp; Clinical Cancer Research&lt;/full-title&gt;&lt;/periodical&gt;&lt;pages&gt;1-8&lt;/pages&gt;&lt;volume&gt;29&lt;/volume&gt;&lt;number&gt;1&lt;/number&gt;&lt;keywords&gt;&lt;keyword&gt;Medicine&lt;/keyword&gt;&lt;/keywords&gt;&lt;dates&gt;&lt;year&gt;2010&lt;/year&gt;&lt;/dates&gt;&lt;publisher&gt;BioMed Central&lt;/publisher&gt;&lt;isbn&gt;1756-9966&lt;/isbn&gt;&lt;urls&gt;&lt;related-urls&gt;&lt;url&gt;http://dx.doi.org/10.1186/1756-9966-29-132&lt;/url&gt;&lt;/related-urls&gt;&lt;/urls&gt;&lt;electronic-resource-num&gt;10.1186/1756-9966-29-132&lt;/electronic-resource-num&gt;&lt;/record&gt;&lt;/Cite&gt;&lt;/EndNote&gt;</w:instrText>
            </w:r>
            <w:r w:rsidRPr="00A470B0">
              <w:rPr>
                <w:sz w:val="20"/>
              </w:rPr>
              <w:fldChar w:fldCharType="separate"/>
            </w:r>
            <w:r w:rsidRPr="00A470B0">
              <w:rPr>
                <w:noProof/>
                <w:sz w:val="20"/>
              </w:rPr>
              <w:t>(7)</w:t>
            </w:r>
            <w:r w:rsidRPr="00A470B0">
              <w:rPr>
                <w:sz w:val="20"/>
              </w:rPr>
              <w:fldChar w:fldCharType="end"/>
            </w:r>
          </w:p>
          <w:p w:rsidR="0010027E" w:rsidRPr="00A470B0" w:rsidRDefault="0010027E" w:rsidP="0010027E">
            <w:pPr>
              <w:rPr>
                <w:sz w:val="20"/>
              </w:rPr>
            </w:pPr>
          </w:p>
        </w:tc>
        <w:tc>
          <w:tcPr>
            <w:tcW w:w="2061" w:type="dxa"/>
            <w:tcBorders>
              <w:bottom w:val="nil"/>
            </w:tcBorders>
            <w:vAlign w:val="center"/>
          </w:tcPr>
          <w:p w:rsidR="0010027E" w:rsidRPr="00A470B0" w:rsidRDefault="0010027E" w:rsidP="0010027E">
            <w:pPr>
              <w:rPr>
                <w:sz w:val="20"/>
              </w:rPr>
            </w:pPr>
            <w:r w:rsidRPr="00A470B0">
              <w:rPr>
                <w:sz w:val="20"/>
              </w:rPr>
              <w:t>89.6% [85.2, 92.8]</w:t>
            </w:r>
          </w:p>
          <w:p w:rsidR="0010027E" w:rsidRPr="00A470B0" w:rsidRDefault="0010027E" w:rsidP="0010027E">
            <w:pPr>
              <w:ind w:right="-57"/>
              <w:rPr>
                <w:sz w:val="20"/>
              </w:rPr>
            </w:pPr>
            <w:r w:rsidRPr="00A470B0">
              <w:rPr>
                <w:sz w:val="20"/>
              </w:rPr>
              <w:t>FN = 10.4% (29/278)</w:t>
            </w:r>
          </w:p>
          <w:p w:rsidR="0010027E" w:rsidRPr="00A470B0" w:rsidRDefault="0010027E" w:rsidP="0010027E">
            <w:pPr>
              <w:rPr>
                <w:sz w:val="20"/>
              </w:rPr>
            </w:pPr>
          </w:p>
          <w:p w:rsidR="0010027E" w:rsidRPr="00A470B0" w:rsidRDefault="0010027E" w:rsidP="0010027E">
            <w:pPr>
              <w:rPr>
                <w:sz w:val="20"/>
              </w:rPr>
            </w:pPr>
            <w:r w:rsidRPr="00A470B0">
              <w:rPr>
                <w:sz w:val="20"/>
              </w:rPr>
              <w:t>95.1% [91.4, 97.3]</w:t>
            </w:r>
          </w:p>
          <w:p w:rsidR="0010027E" w:rsidRPr="00A470B0" w:rsidRDefault="0010027E" w:rsidP="0010027E">
            <w:pPr>
              <w:rPr>
                <w:sz w:val="20"/>
              </w:rPr>
            </w:pPr>
            <w:r w:rsidRPr="00A470B0">
              <w:rPr>
                <w:sz w:val="20"/>
              </w:rPr>
              <w:t>FN = 4.9% (12/245)</w:t>
            </w:r>
          </w:p>
          <w:p w:rsidR="0010027E" w:rsidRPr="00A470B0" w:rsidRDefault="0010027E" w:rsidP="0010027E">
            <w:pPr>
              <w:rPr>
                <w:sz w:val="20"/>
              </w:rPr>
            </w:pPr>
          </w:p>
          <w:p w:rsidR="0010027E" w:rsidRPr="00A470B0" w:rsidRDefault="0010027E" w:rsidP="0010027E">
            <w:pPr>
              <w:rPr>
                <w:sz w:val="20"/>
              </w:rPr>
            </w:pPr>
            <w:r w:rsidRPr="00A470B0">
              <w:rPr>
                <w:sz w:val="20"/>
              </w:rPr>
              <w:t>97.1% [89.0, 99.5]</w:t>
            </w:r>
          </w:p>
          <w:p w:rsidR="0010027E" w:rsidRPr="00A470B0" w:rsidRDefault="0010027E" w:rsidP="0010027E">
            <w:pPr>
              <w:rPr>
                <w:sz w:val="20"/>
              </w:rPr>
            </w:pPr>
            <w:r w:rsidRPr="00A470B0">
              <w:rPr>
                <w:sz w:val="20"/>
              </w:rPr>
              <w:t>FN = 2.9% (2/69)</w:t>
            </w:r>
          </w:p>
        </w:tc>
        <w:tc>
          <w:tcPr>
            <w:tcW w:w="2050" w:type="dxa"/>
            <w:tcBorders>
              <w:bottom w:val="nil"/>
            </w:tcBorders>
            <w:vAlign w:val="center"/>
          </w:tcPr>
          <w:p w:rsidR="0010027E" w:rsidRPr="00A470B0" w:rsidRDefault="0010027E" w:rsidP="0010027E">
            <w:pPr>
              <w:rPr>
                <w:sz w:val="20"/>
              </w:rPr>
            </w:pPr>
            <w:bookmarkStart w:id="5" w:name="_GoBack"/>
            <w:bookmarkEnd w:id="5"/>
          </w:p>
        </w:tc>
        <w:tc>
          <w:tcPr>
            <w:tcW w:w="2269" w:type="dxa"/>
            <w:tcBorders>
              <w:bottom w:val="nil"/>
            </w:tcBorders>
            <w:vAlign w:val="center"/>
          </w:tcPr>
          <w:p w:rsidR="0010027E" w:rsidRPr="00A470B0" w:rsidRDefault="0010027E" w:rsidP="0010027E">
            <w:pPr>
              <w:rPr>
                <w:sz w:val="20"/>
              </w:rPr>
            </w:pPr>
            <w:r w:rsidRPr="00A470B0">
              <w:rPr>
                <w:sz w:val="20"/>
              </w:rPr>
              <w:t>97.5% [94.7, 98.9]</w:t>
            </w:r>
          </w:p>
          <w:p w:rsidR="0010027E" w:rsidRPr="00A470B0" w:rsidRDefault="0010027E" w:rsidP="0010027E">
            <w:pPr>
              <w:rPr>
                <w:sz w:val="20"/>
              </w:rPr>
            </w:pPr>
            <w:r w:rsidRPr="00A470B0">
              <w:rPr>
                <w:sz w:val="20"/>
              </w:rPr>
              <w:t>FN = 2.5% (7/278)</w:t>
            </w:r>
          </w:p>
          <w:p w:rsidR="0010027E" w:rsidRPr="00A470B0" w:rsidRDefault="0010027E" w:rsidP="0010027E">
            <w:pPr>
              <w:rPr>
                <w:sz w:val="20"/>
              </w:rPr>
            </w:pPr>
          </w:p>
          <w:p w:rsidR="0010027E" w:rsidRPr="00A470B0" w:rsidRDefault="0010027E" w:rsidP="0010027E">
            <w:pPr>
              <w:rPr>
                <w:sz w:val="20"/>
              </w:rPr>
            </w:pPr>
            <w:r w:rsidRPr="00A470B0">
              <w:rPr>
                <w:sz w:val="20"/>
              </w:rPr>
              <w:t>88.6% [83.7, 92.1]</w:t>
            </w:r>
          </w:p>
          <w:p w:rsidR="0010027E" w:rsidRPr="00A470B0" w:rsidRDefault="0010027E" w:rsidP="0010027E">
            <w:pPr>
              <w:rPr>
                <w:sz w:val="20"/>
              </w:rPr>
            </w:pPr>
            <w:r w:rsidRPr="00A470B0">
              <w:rPr>
                <w:sz w:val="20"/>
              </w:rPr>
              <w:t>FN = 11.4% (28/245)</w:t>
            </w:r>
          </w:p>
          <w:p w:rsidR="0010027E" w:rsidRPr="00A470B0" w:rsidRDefault="0010027E" w:rsidP="0010027E">
            <w:pPr>
              <w:rPr>
                <w:sz w:val="20"/>
              </w:rPr>
            </w:pPr>
          </w:p>
          <w:p w:rsidR="0010027E" w:rsidRPr="00A470B0" w:rsidRDefault="0010027E" w:rsidP="0010027E">
            <w:pPr>
              <w:rPr>
                <w:sz w:val="20"/>
              </w:rPr>
            </w:pPr>
          </w:p>
          <w:p w:rsidR="0010027E" w:rsidRPr="00A470B0" w:rsidRDefault="0010027E" w:rsidP="0010027E">
            <w:pPr>
              <w:rPr>
                <w:sz w:val="20"/>
              </w:rPr>
            </w:pPr>
          </w:p>
        </w:tc>
      </w:tr>
      <w:tr w:rsidR="0010027E" w:rsidRPr="00A470B0" w:rsidTr="00F242FE">
        <w:tc>
          <w:tcPr>
            <w:tcW w:w="1985" w:type="dxa"/>
            <w:tcBorders>
              <w:top w:val="nil"/>
            </w:tcBorders>
            <w:vAlign w:val="center"/>
          </w:tcPr>
          <w:p w:rsidR="0010027E" w:rsidRPr="00A470B0" w:rsidRDefault="0010027E" w:rsidP="0010027E">
            <w:pPr>
              <w:rPr>
                <w:sz w:val="20"/>
              </w:rPr>
            </w:pPr>
          </w:p>
          <w:p w:rsidR="0010027E" w:rsidRPr="00A470B0" w:rsidRDefault="0010027E" w:rsidP="0010027E">
            <w:pPr>
              <w:rPr>
                <w:sz w:val="20"/>
              </w:rPr>
            </w:pPr>
            <w:r w:rsidRPr="00A470B0">
              <w:rPr>
                <w:sz w:val="20"/>
              </w:rPr>
              <w:t xml:space="preserve">Willmore-Payne et al </w:t>
            </w:r>
            <w:r w:rsidRPr="00A470B0">
              <w:rPr>
                <w:sz w:val="20"/>
              </w:rPr>
              <w:lastRenderedPageBreak/>
              <w:fldChar w:fldCharType="begin"/>
            </w:r>
            <w:r w:rsidRPr="00A470B0">
              <w:rPr>
                <w:sz w:val="20"/>
              </w:rPr>
              <w:instrText xml:space="preserve"> ADDIN EN.CITE &lt;EndNote&gt;&lt;Cite&gt;&lt;Author&gt;Willmore-Payne&lt;/Author&gt;&lt;Year&gt;2005&lt;/Year&gt;&lt;RecNum&gt;37&lt;/RecNum&gt;&lt;DisplayText&gt;(4)&lt;/DisplayText&gt;&lt;record&gt;&lt;rec-number&gt;37&lt;/rec-number&gt;&lt;foreign-keys&gt;&lt;key app="EN" db-id="e9z2xxfak5rpfwe5as1x5s2se2at0xasza2z"&gt;37&lt;/key&gt;&lt;/foreign-keys&gt;&lt;ref-type name="Journal Article"&gt;17&lt;/ref-type&gt;&lt;contributors&gt;&lt;authors&gt;&lt;author&gt;Willmore-Payne, Carlynn&lt;/author&gt;&lt;author&gt;Holden, Joseph A.&lt;/author&gt;&lt;author&gt;Tripp, Sheryl&lt;/author&gt;&lt;author&gt;Layfield, Lester J.&lt;/author&gt;&lt;/authors&gt;&lt;/contributors&gt;&lt;titles&gt;&lt;title&gt;Human malignant melanoma: detection of BRAF- and c-kit–activating mutations by high-resolution amplicon melting analysis&lt;/title&gt;&lt;secondary-title&gt;Human Pathology&lt;/secondary-title&gt;&lt;/titles&gt;&lt;periodical&gt;&lt;full-title&gt;Human Pathology&lt;/full-title&gt;&lt;/periodical&gt;&lt;pages&gt;486-493&lt;/pages&gt;&lt;volume&gt;36&lt;/volume&gt;&lt;number&gt;5&lt;/number&gt;&lt;keywords&gt;&lt;keyword&gt;Malignant melanoma&lt;/keyword&gt;&lt;keyword&gt;BRAF&lt;/keyword&gt;&lt;keyword&gt;c-kit&lt;/keyword&gt;&lt;keyword&gt;High-resolution melting analysis&lt;/keyword&gt;&lt;/keywords&gt;&lt;dates&gt;&lt;year&gt;2005&lt;/year&gt;&lt;/dates&gt;&lt;isbn&gt;0046-8177&lt;/isbn&gt;&lt;urls&gt;&lt;related-urls&gt;&lt;url&gt;http://www.sciencedirect.com/science/article/pii/S0046817705001668&lt;/url&gt;&lt;/related-urls&gt;&lt;/urls&gt;&lt;electronic-resource-num&gt;10.1016/j.humpath.2005.03.015&lt;/electronic-resource-num&gt;&lt;/record&gt;&lt;/Cite&gt;&lt;/EndNote&gt;</w:instrText>
            </w:r>
            <w:r w:rsidRPr="00A470B0">
              <w:rPr>
                <w:sz w:val="20"/>
              </w:rPr>
              <w:fldChar w:fldCharType="separate"/>
            </w:r>
            <w:r w:rsidRPr="00A470B0">
              <w:rPr>
                <w:noProof/>
                <w:sz w:val="20"/>
              </w:rPr>
              <w:t>(4)</w:t>
            </w:r>
            <w:r w:rsidRPr="00A470B0">
              <w:rPr>
                <w:sz w:val="20"/>
              </w:rPr>
              <w:fldChar w:fldCharType="end"/>
            </w:r>
          </w:p>
        </w:tc>
        <w:tc>
          <w:tcPr>
            <w:tcW w:w="2061" w:type="dxa"/>
            <w:tcBorders>
              <w:top w:val="nil"/>
            </w:tcBorders>
            <w:vAlign w:val="center"/>
          </w:tcPr>
          <w:p w:rsidR="0010027E" w:rsidRPr="00A470B0" w:rsidRDefault="0010027E" w:rsidP="0010027E">
            <w:pPr>
              <w:rPr>
                <w:sz w:val="20"/>
              </w:rPr>
            </w:pPr>
          </w:p>
        </w:tc>
        <w:tc>
          <w:tcPr>
            <w:tcW w:w="2050" w:type="dxa"/>
            <w:tcBorders>
              <w:top w:val="nil"/>
            </w:tcBorders>
            <w:vAlign w:val="center"/>
          </w:tcPr>
          <w:p w:rsidR="0010027E" w:rsidRPr="00A470B0" w:rsidRDefault="0010027E" w:rsidP="0010027E">
            <w:pPr>
              <w:rPr>
                <w:sz w:val="20"/>
              </w:rPr>
            </w:pPr>
          </w:p>
          <w:p w:rsidR="0010027E" w:rsidRPr="00A470B0" w:rsidRDefault="0010027E" w:rsidP="0010027E">
            <w:pPr>
              <w:rPr>
                <w:sz w:val="20"/>
              </w:rPr>
            </w:pPr>
            <w:r w:rsidRPr="00A470B0">
              <w:rPr>
                <w:sz w:val="20"/>
              </w:rPr>
              <w:t>100% [89.3, 100]</w:t>
            </w:r>
          </w:p>
          <w:p w:rsidR="0010027E" w:rsidRPr="00A470B0" w:rsidRDefault="0010027E" w:rsidP="0010027E">
            <w:pPr>
              <w:rPr>
                <w:sz w:val="20"/>
              </w:rPr>
            </w:pPr>
            <w:r w:rsidRPr="00A470B0">
              <w:rPr>
                <w:sz w:val="20"/>
              </w:rPr>
              <w:lastRenderedPageBreak/>
              <w:t>FN = 0% (0/41)</w:t>
            </w:r>
          </w:p>
        </w:tc>
        <w:tc>
          <w:tcPr>
            <w:tcW w:w="2269" w:type="dxa"/>
            <w:tcBorders>
              <w:top w:val="nil"/>
            </w:tcBorders>
            <w:vAlign w:val="center"/>
          </w:tcPr>
          <w:p w:rsidR="0010027E" w:rsidRPr="00A470B0" w:rsidRDefault="0010027E" w:rsidP="0010027E">
            <w:pPr>
              <w:rPr>
                <w:sz w:val="20"/>
              </w:rPr>
            </w:pPr>
          </w:p>
        </w:tc>
      </w:tr>
      <w:tr w:rsidR="0010027E" w:rsidRPr="00A470B0" w:rsidTr="00F242FE">
        <w:tc>
          <w:tcPr>
            <w:tcW w:w="8365" w:type="dxa"/>
            <w:gridSpan w:val="4"/>
            <w:vAlign w:val="center"/>
          </w:tcPr>
          <w:p w:rsidR="0010027E" w:rsidRPr="00A470B0" w:rsidRDefault="0010027E" w:rsidP="0010027E">
            <w:pPr>
              <w:keepNext/>
              <w:rPr>
                <w:b/>
                <w:sz w:val="20"/>
              </w:rPr>
            </w:pPr>
            <w:r w:rsidRPr="00A470B0">
              <w:rPr>
                <w:b/>
                <w:sz w:val="20"/>
              </w:rPr>
              <w:lastRenderedPageBreak/>
              <w:t>Estimated Specificity</w:t>
            </w:r>
          </w:p>
        </w:tc>
      </w:tr>
      <w:tr w:rsidR="0010027E" w:rsidRPr="00A470B0" w:rsidTr="00F242FE">
        <w:tc>
          <w:tcPr>
            <w:tcW w:w="1985" w:type="dxa"/>
            <w:tcBorders>
              <w:bottom w:val="nil"/>
            </w:tcBorders>
            <w:vAlign w:val="center"/>
          </w:tcPr>
          <w:p w:rsidR="0010027E" w:rsidRPr="00A470B0" w:rsidRDefault="0010027E" w:rsidP="0010027E">
            <w:pPr>
              <w:rPr>
                <w:sz w:val="20"/>
                <w:lang w:val="fr-FR"/>
              </w:rPr>
            </w:pPr>
            <w:r w:rsidRPr="00A470B0">
              <w:rPr>
                <w:sz w:val="20"/>
                <w:lang w:val="fr-FR"/>
              </w:rPr>
              <w:t xml:space="preserve">Rueschoff et al </w:t>
            </w:r>
            <w:r w:rsidRPr="00A470B0">
              <w:rPr>
                <w:sz w:val="20"/>
                <w:lang w:val="fr-FR"/>
              </w:rPr>
              <w:fldChar w:fldCharType="begin"/>
            </w:r>
            <w:r w:rsidRPr="00A470B0">
              <w:rPr>
                <w:sz w:val="20"/>
                <w:lang w:val="fr-FR"/>
              </w:rPr>
              <w:instrText xml:space="preserve"> ADDIN EN.CITE &lt;EndNote&gt;&lt;Cite&gt;&lt;Author&gt;Rueschoff&lt;/Author&gt;&lt;Year&gt;2011&lt;/Year&gt;&lt;RecNum&gt;33&lt;/RecNum&gt;&lt;DisplayText&gt;(6)&lt;/DisplayText&gt;&lt;record&gt;&lt;rec-number&gt;33&lt;/rec-number&gt;&lt;foreign-keys&gt;&lt;key app="EN" db-id="e9z2xxfak5rpfwe5as1x5s2se2at0xasza2z"&gt;33&lt;/key&gt;&lt;/foreign-keys&gt;&lt;ref-type name="Journal Article"&gt;17&lt;/ref-type&gt;&lt;contributors&gt;&lt;authors&gt;&lt;author&gt;Rueschoff, J&lt;/author&gt;&lt;author&gt;Bloom, K&lt;/author&gt;&lt;author&gt;Anderson, S&lt;/author&gt;&lt;author&gt;Meldrum, C &lt;/author&gt;&lt;author&gt;Vallera, D U&lt;/author&gt;&lt;author&gt;Schilling, R&lt;/author&gt;&lt;author&gt;Lee, J. R.-J&lt;/author&gt;&lt;author&gt;Langland, R&lt;/author&gt;&lt;author&gt;Halait, H&lt;/author&gt;&lt;author&gt;Dugan, M. C&lt;/author&gt;&lt;author&gt;Lawrence, H. J&lt;/author&gt;&lt;/authors&gt;&lt;/contributors&gt;&lt;titles&gt;&lt;title&gt;Molecular testing for BRAF V600 mutations in the Phase III trial of the selective BRAF inhibitor vemurafenib in metastatic melanoma: a comparison of the cobas! 4800 BRAF V600E mutation test and Sanger sequencing. Proceedings from 8th International Congress of the Society for Melanoma Research. Abstract LBA2-3.&lt;/title&gt;&lt;secondary-title&gt;Pigment Cell Res&lt;/secondary-title&gt;&lt;/titles&gt;&lt;periodical&gt;&lt;full-title&gt;Pigment Cell Res&lt;/full-title&gt;&lt;/periodical&gt;&lt;pages&gt;1023&lt;/pages&gt;&lt;volume&gt;24&lt;/volume&gt;&lt;dates&gt;&lt;year&gt;2011&lt;/year&gt;&lt;/dates&gt;&lt;urls&gt;&lt;/urls&gt;&lt;/record&gt;&lt;/Cite&gt;&lt;/EndNote&gt;</w:instrText>
            </w:r>
            <w:r w:rsidRPr="00A470B0">
              <w:rPr>
                <w:sz w:val="20"/>
                <w:lang w:val="fr-FR"/>
              </w:rPr>
              <w:fldChar w:fldCharType="separate"/>
            </w:r>
            <w:r w:rsidRPr="00A470B0">
              <w:rPr>
                <w:noProof/>
                <w:sz w:val="20"/>
                <w:lang w:val="fr-FR"/>
              </w:rPr>
              <w:t>(6)</w:t>
            </w:r>
            <w:r w:rsidRPr="00A470B0">
              <w:rPr>
                <w:sz w:val="20"/>
                <w:lang w:val="fr-FR"/>
              </w:rPr>
              <w:fldChar w:fldCharType="end"/>
            </w:r>
          </w:p>
          <w:p w:rsidR="0010027E" w:rsidRPr="00A470B0" w:rsidRDefault="0010027E" w:rsidP="0010027E">
            <w:pPr>
              <w:rPr>
                <w:sz w:val="20"/>
                <w:lang w:val="fr-FR"/>
              </w:rPr>
            </w:pPr>
            <w:r w:rsidRPr="00A470B0">
              <w:rPr>
                <w:sz w:val="20"/>
                <w:lang w:val="fr-FR"/>
              </w:rPr>
              <w:t>(cobas)</w:t>
            </w:r>
          </w:p>
          <w:p w:rsidR="0010027E" w:rsidRPr="00A470B0" w:rsidRDefault="0010027E" w:rsidP="0010027E">
            <w:pPr>
              <w:rPr>
                <w:sz w:val="20"/>
                <w:lang w:val="fr-FR"/>
              </w:rPr>
            </w:pPr>
          </w:p>
          <w:p w:rsidR="0010027E" w:rsidRPr="00A470B0" w:rsidRDefault="0010027E" w:rsidP="0010027E">
            <w:pPr>
              <w:rPr>
                <w:sz w:val="20"/>
                <w:lang w:val="fr-FR"/>
              </w:rPr>
            </w:pPr>
            <w:r w:rsidRPr="00A470B0">
              <w:rPr>
                <w:sz w:val="20"/>
                <w:lang w:val="fr-FR"/>
              </w:rPr>
              <w:t xml:space="preserve">Halait et al </w:t>
            </w:r>
            <w:r w:rsidRPr="00A470B0">
              <w:rPr>
                <w:sz w:val="20"/>
                <w:lang w:val="fr-FR"/>
              </w:rPr>
              <w:fldChar w:fldCharType="begin"/>
            </w:r>
            <w:r w:rsidRPr="00A470B0">
              <w:rPr>
                <w:sz w:val="20"/>
                <w:lang w:val="fr-FR"/>
              </w:rPr>
              <w:instrText xml:space="preserve"> ADDIN EN.CITE &lt;EndNote&gt;&lt;Cite&gt;&lt;Author&gt;Halait&lt;/Author&gt;&lt;Year&gt;2012&lt;/Year&gt;&lt;RecNum&gt;23&lt;/RecNum&gt;&lt;DisplayText&gt;(5)&lt;/DisplayText&gt;&lt;record&gt;&lt;rec-number&gt;23&lt;/rec-number&gt;&lt;foreign-keys&gt;&lt;key app="EN" db-id="e9z2xxfak5rpfwe5as1x5s2se2at0xasza2z"&gt;23&lt;/key&gt;&lt;/foreign-keys&gt;&lt;ref-type name="Journal Article"&gt;17&lt;/ref-type&gt;&lt;contributors&gt;&lt;authors&gt;&lt;author&gt;Halait, H.&lt;/author&gt;&lt;author&gt;Demartin, K.&lt;/author&gt;&lt;author&gt;Shah, S.&lt;/author&gt;&lt;author&gt;Soviero, S.&lt;/author&gt;&lt;author&gt;Langland, R.&lt;/author&gt;&lt;author&gt;Cheng, S.&lt;/author&gt;&lt;author&gt;Hillman, G.&lt;/author&gt;&lt;author&gt;Wu, L.&lt;/author&gt;&lt;author&gt;Lawrence, H. J.&lt;/author&gt;&lt;/authors&gt;&lt;/contributors&gt;&lt;auth-address&gt;Lawrence, H.J., Roche Molecular Diagnostics, Pleasanton, CA 94588, United States&lt;/auth-address&gt;&lt;titles&gt;&lt;title&gt;Analytical performance of a real-time PCR-based assay for V600 mutations in the BRAF gene, used as the companion diagnostic test for the novel BRAF inhibitor vemurafenib in metastatic melanoma&lt;/title&gt;&lt;secondary-title&gt;Diagnostic Molecular Pathology&lt;/secondary-title&gt;&lt;/titles&gt;&lt;periodical&gt;&lt;full-title&gt;Diagnostic Molecular Pathology&lt;/full-title&gt;&lt;/periodical&gt;&lt;pages&gt;1-8&lt;/pages&gt;&lt;volume&gt;21&lt;/volume&gt;&lt;number&gt;1&lt;/number&gt;&lt;keywords&gt;&lt;keyword&gt;B Raf kinase&lt;/keyword&gt;&lt;keyword&gt;fluorescent dye&lt;/keyword&gt;&lt;keyword&gt;genomic DNA&lt;/keyword&gt;&lt;keyword&gt;melanin&lt;/keyword&gt;&lt;keyword&gt;vemurafenib&lt;/keyword&gt;&lt;keyword&gt;allele&lt;/keyword&gt;&lt;keyword&gt;article&lt;/keyword&gt;&lt;keyword&gt;cross reaction&lt;/keyword&gt;&lt;keyword&gt;diagnostic test&lt;/keyword&gt;&lt;keyword&gt;gene mutation&lt;/keyword&gt;&lt;keyword&gt;human&lt;/keyword&gt;&lt;keyword&gt;human cell&lt;/keyword&gt;&lt;keyword&gt;melanoma&lt;/keyword&gt;&lt;keyword&gt;metastasis&lt;/keyword&gt;&lt;keyword&gt;oligonucleotide probe&lt;/keyword&gt;&lt;keyword&gt;priority journal&lt;/keyword&gt;&lt;keyword&gt;real time polymerase chain reaction&lt;/keyword&gt;&lt;keyword&gt;sensitivity and specificity&lt;/keyword&gt;&lt;/keywords&gt;&lt;dates&gt;&lt;year&gt;2012&lt;/year&gt;&lt;/dates&gt;&lt;isbn&gt;1052-9551&amp;#xD;1533-4066&lt;/isbn&gt;&lt;urls&gt;&lt;related-urls&gt;&lt;url&gt;http://www.embase.com/search/results?subaction=viewrecord&amp;amp;from=export&amp;amp;id=L51844536&lt;/url&gt;&lt;url&gt;http://dx.doi.org/10.1097/PDM.0b013e31823b216f&lt;/url&gt;&lt;/related-urls&gt;&lt;/urls&gt;&lt;/record&gt;&lt;/Cite&gt;&lt;/EndNote&gt;</w:instrText>
            </w:r>
            <w:r w:rsidRPr="00A470B0">
              <w:rPr>
                <w:sz w:val="20"/>
                <w:lang w:val="fr-FR"/>
              </w:rPr>
              <w:fldChar w:fldCharType="separate"/>
            </w:r>
            <w:r w:rsidRPr="00A470B0">
              <w:rPr>
                <w:noProof/>
                <w:sz w:val="20"/>
                <w:lang w:val="fr-FR"/>
              </w:rPr>
              <w:t>(5)</w:t>
            </w:r>
            <w:r w:rsidRPr="00A470B0">
              <w:rPr>
                <w:sz w:val="20"/>
                <w:lang w:val="fr-FR"/>
              </w:rPr>
              <w:fldChar w:fldCharType="end"/>
            </w:r>
          </w:p>
          <w:p w:rsidR="0010027E" w:rsidRPr="00A470B0" w:rsidRDefault="0010027E" w:rsidP="0010027E">
            <w:pPr>
              <w:keepNext/>
              <w:rPr>
                <w:sz w:val="20"/>
              </w:rPr>
            </w:pPr>
            <w:r w:rsidRPr="00A470B0">
              <w:rPr>
                <w:sz w:val="20"/>
              </w:rPr>
              <w:t>(cobas)</w:t>
            </w:r>
          </w:p>
          <w:p w:rsidR="0010027E" w:rsidRPr="00A470B0" w:rsidRDefault="0010027E" w:rsidP="0010027E">
            <w:pPr>
              <w:rPr>
                <w:sz w:val="20"/>
              </w:rPr>
            </w:pPr>
          </w:p>
          <w:p w:rsidR="0010027E" w:rsidRPr="00A470B0" w:rsidRDefault="0010027E" w:rsidP="0010027E">
            <w:pPr>
              <w:rPr>
                <w:sz w:val="20"/>
              </w:rPr>
            </w:pPr>
            <w:r w:rsidRPr="00A470B0">
              <w:rPr>
                <w:sz w:val="20"/>
              </w:rPr>
              <w:t xml:space="preserve">Ellison et al </w:t>
            </w:r>
            <w:r w:rsidRPr="00A470B0">
              <w:rPr>
                <w:sz w:val="20"/>
              </w:rPr>
              <w:fldChar w:fldCharType="begin"/>
            </w:r>
            <w:r w:rsidRPr="00A470B0">
              <w:rPr>
                <w:sz w:val="20"/>
              </w:rPr>
              <w:instrText xml:space="preserve"> ADDIN EN.CITE &lt;EndNote&gt;&lt;Cite&gt;&lt;Author&gt;Ellison&lt;/Author&gt;&lt;Year&gt;2010&lt;/Year&gt;&lt;RecNum&gt;31&lt;/RecNum&gt;&lt;DisplayText&gt;(7)&lt;/DisplayText&gt;&lt;record&gt;&lt;rec-number&gt;31&lt;/rec-number&gt;&lt;foreign-keys&gt;&lt;key app="EN" db-id="e9z2xxfak5rpfwe5as1x5s2se2at0xasza2z"&gt;31&lt;/key&gt;&lt;/foreign-keys&gt;&lt;ref-type name="Journal Article"&gt;17&lt;/ref-type&gt;&lt;contributors&gt;&lt;authors&gt;&lt;author&gt;Ellison, Gillian&lt;/author&gt;&lt;author&gt;Donald, Emma&lt;/author&gt;&lt;author&gt;McWalter, Gael&lt;/author&gt;&lt;author&gt;Knight, Lucy&lt;/author&gt;&lt;author&gt;Fletcher, Lynn&lt;/author&gt;&lt;author&gt;Sherwood, James&lt;/author&gt;&lt;author&gt;Cantarini, Mireille&lt;/author&gt;&lt;author&gt;Orr, Maria&lt;/author&gt;&lt;author&gt;Speake, Georgina&lt;/author&gt;&lt;/authors&gt;&lt;/contributors&gt;&lt;titles&gt;&lt;title&gt;A comparison of ARMS and DNA sequencing for mutation analysis in clinical biopsy samples&lt;/title&gt;&lt;secondary-title&gt;Journal of Experimental &amp;amp; Clinical Cancer Research&lt;/secondary-title&gt;&lt;/titles&gt;&lt;periodical&gt;&lt;full-title&gt;Journal of Experimental &amp;amp; Clinical Cancer Research&lt;/full-title&gt;&lt;/periodical&gt;&lt;pages&gt;1-8&lt;/pages&gt;&lt;volume&gt;29&lt;/volume&gt;&lt;number&gt;1&lt;/number&gt;&lt;keywords&gt;&lt;keyword&gt;Medicine&lt;/keyword&gt;&lt;/keywords&gt;&lt;dates&gt;&lt;year&gt;2010&lt;/year&gt;&lt;/dates&gt;&lt;publisher&gt;BioMed Central&lt;/publisher&gt;&lt;isbn&gt;1756-9966&lt;/isbn&gt;&lt;urls&gt;&lt;related-urls&gt;&lt;url&gt;http://dx.doi.org/10.1186/1756-9966-29-132&lt;/url&gt;&lt;/related-urls&gt;&lt;/urls&gt;&lt;electronic-resource-num&gt;10.1186/1756-9966-29-132&lt;/electronic-resource-num&gt;&lt;/record&gt;&lt;/Cite&gt;&lt;/EndNote&gt;</w:instrText>
            </w:r>
            <w:r w:rsidRPr="00A470B0">
              <w:rPr>
                <w:sz w:val="20"/>
              </w:rPr>
              <w:fldChar w:fldCharType="separate"/>
            </w:r>
            <w:r w:rsidRPr="00A470B0">
              <w:rPr>
                <w:noProof/>
                <w:sz w:val="20"/>
              </w:rPr>
              <w:t>(7)</w:t>
            </w:r>
            <w:r w:rsidRPr="00A470B0">
              <w:rPr>
                <w:sz w:val="20"/>
              </w:rPr>
              <w:fldChar w:fldCharType="end"/>
            </w:r>
          </w:p>
          <w:p w:rsidR="0010027E" w:rsidRPr="00A470B0" w:rsidRDefault="0010027E" w:rsidP="0010027E">
            <w:pPr>
              <w:keepNext/>
              <w:rPr>
                <w:sz w:val="20"/>
              </w:rPr>
            </w:pPr>
          </w:p>
        </w:tc>
        <w:tc>
          <w:tcPr>
            <w:tcW w:w="2061" w:type="dxa"/>
            <w:tcBorders>
              <w:bottom w:val="nil"/>
            </w:tcBorders>
            <w:vAlign w:val="center"/>
          </w:tcPr>
          <w:p w:rsidR="0010027E" w:rsidRPr="00A470B0" w:rsidRDefault="0010027E" w:rsidP="0010027E">
            <w:pPr>
              <w:keepNext/>
              <w:rPr>
                <w:sz w:val="20"/>
              </w:rPr>
            </w:pPr>
            <w:r w:rsidRPr="00A470B0">
              <w:rPr>
                <w:sz w:val="20"/>
              </w:rPr>
              <w:t>98.8% [95.4, 99.8]</w:t>
            </w:r>
          </w:p>
          <w:p w:rsidR="0010027E" w:rsidRPr="00A470B0" w:rsidRDefault="0010027E" w:rsidP="0010027E">
            <w:pPr>
              <w:keepNext/>
              <w:rPr>
                <w:sz w:val="20"/>
              </w:rPr>
            </w:pPr>
            <w:r w:rsidRPr="00A470B0">
              <w:rPr>
                <w:sz w:val="20"/>
              </w:rPr>
              <w:t>FP = 1.2% (2/171)</w:t>
            </w:r>
          </w:p>
          <w:p w:rsidR="0010027E" w:rsidRPr="00A470B0" w:rsidRDefault="0010027E" w:rsidP="0010027E">
            <w:pPr>
              <w:keepNext/>
              <w:rPr>
                <w:sz w:val="20"/>
              </w:rPr>
            </w:pPr>
          </w:p>
          <w:p w:rsidR="0010027E" w:rsidRPr="00A470B0" w:rsidRDefault="0010027E" w:rsidP="0010027E">
            <w:pPr>
              <w:keepNext/>
              <w:rPr>
                <w:sz w:val="20"/>
              </w:rPr>
            </w:pPr>
            <w:r w:rsidRPr="00A470B0">
              <w:rPr>
                <w:sz w:val="20"/>
              </w:rPr>
              <w:t>100% [97.6, 100]</w:t>
            </w:r>
          </w:p>
          <w:p w:rsidR="0010027E" w:rsidRPr="00A470B0" w:rsidRDefault="0010027E" w:rsidP="0010027E">
            <w:pPr>
              <w:keepNext/>
              <w:rPr>
                <w:sz w:val="20"/>
              </w:rPr>
            </w:pPr>
            <w:r w:rsidRPr="00A470B0">
              <w:rPr>
                <w:sz w:val="20"/>
              </w:rPr>
              <w:t>FP = 0% (0/193)</w:t>
            </w:r>
          </w:p>
          <w:p w:rsidR="0010027E" w:rsidRPr="00A470B0" w:rsidRDefault="0010027E" w:rsidP="0010027E">
            <w:pPr>
              <w:rPr>
                <w:sz w:val="20"/>
              </w:rPr>
            </w:pPr>
          </w:p>
          <w:p w:rsidR="0010027E" w:rsidRPr="00A470B0" w:rsidRDefault="0010027E" w:rsidP="0010027E">
            <w:pPr>
              <w:rPr>
                <w:sz w:val="20"/>
              </w:rPr>
            </w:pPr>
            <w:r w:rsidRPr="00A470B0">
              <w:rPr>
                <w:sz w:val="20"/>
              </w:rPr>
              <w:t>100% [95.7, 100]</w:t>
            </w:r>
          </w:p>
          <w:p w:rsidR="0010027E" w:rsidRPr="00A470B0" w:rsidRDefault="0010027E" w:rsidP="0010027E">
            <w:pPr>
              <w:keepNext/>
              <w:rPr>
                <w:sz w:val="20"/>
              </w:rPr>
            </w:pPr>
            <w:r w:rsidRPr="00A470B0">
              <w:rPr>
                <w:sz w:val="20"/>
              </w:rPr>
              <w:t>FP = 0% (0/108)</w:t>
            </w:r>
          </w:p>
        </w:tc>
        <w:tc>
          <w:tcPr>
            <w:tcW w:w="2050" w:type="dxa"/>
            <w:tcBorders>
              <w:bottom w:val="nil"/>
            </w:tcBorders>
            <w:vAlign w:val="center"/>
          </w:tcPr>
          <w:p w:rsidR="0010027E" w:rsidRPr="00A470B0" w:rsidRDefault="0010027E" w:rsidP="0010027E">
            <w:pPr>
              <w:keepNext/>
              <w:rPr>
                <w:sz w:val="20"/>
              </w:rPr>
            </w:pPr>
          </w:p>
        </w:tc>
        <w:tc>
          <w:tcPr>
            <w:tcW w:w="2269" w:type="dxa"/>
            <w:tcBorders>
              <w:bottom w:val="nil"/>
            </w:tcBorders>
            <w:vAlign w:val="center"/>
          </w:tcPr>
          <w:p w:rsidR="0010027E" w:rsidRPr="00A470B0" w:rsidRDefault="0010027E" w:rsidP="0010027E">
            <w:pPr>
              <w:keepNext/>
              <w:rPr>
                <w:sz w:val="20"/>
              </w:rPr>
            </w:pPr>
            <w:r w:rsidRPr="00A470B0">
              <w:rPr>
                <w:sz w:val="20"/>
              </w:rPr>
              <w:t>96.5% [92.2, 98.6]</w:t>
            </w:r>
          </w:p>
          <w:p w:rsidR="0010027E" w:rsidRPr="00A470B0" w:rsidRDefault="0010027E" w:rsidP="0010027E">
            <w:pPr>
              <w:keepNext/>
              <w:rPr>
                <w:sz w:val="20"/>
              </w:rPr>
            </w:pPr>
            <w:r w:rsidRPr="00A470B0">
              <w:rPr>
                <w:sz w:val="20"/>
              </w:rPr>
              <w:t>FP = 3.5% (6/171)</w:t>
            </w:r>
          </w:p>
          <w:p w:rsidR="0010027E" w:rsidRPr="00A470B0" w:rsidRDefault="0010027E" w:rsidP="0010027E">
            <w:pPr>
              <w:keepNext/>
              <w:rPr>
                <w:sz w:val="20"/>
              </w:rPr>
            </w:pPr>
          </w:p>
          <w:p w:rsidR="0010027E" w:rsidRPr="00A470B0" w:rsidRDefault="0010027E" w:rsidP="0010027E">
            <w:pPr>
              <w:keepNext/>
              <w:rPr>
                <w:sz w:val="20"/>
              </w:rPr>
            </w:pPr>
            <w:r w:rsidRPr="00A470B0">
              <w:rPr>
                <w:sz w:val="20"/>
              </w:rPr>
              <w:t>96.9% [93.0, 98.7]</w:t>
            </w:r>
          </w:p>
          <w:p w:rsidR="0010027E" w:rsidRPr="00A470B0" w:rsidRDefault="0010027E" w:rsidP="0010027E">
            <w:pPr>
              <w:keepNext/>
              <w:rPr>
                <w:sz w:val="20"/>
              </w:rPr>
            </w:pPr>
            <w:r w:rsidRPr="00A470B0">
              <w:rPr>
                <w:sz w:val="20"/>
              </w:rPr>
              <w:t>FP = 3.1% (6/193)</w:t>
            </w:r>
          </w:p>
          <w:p w:rsidR="0010027E" w:rsidRPr="00A470B0" w:rsidRDefault="0010027E" w:rsidP="0010027E">
            <w:pPr>
              <w:keepNext/>
              <w:rPr>
                <w:sz w:val="20"/>
              </w:rPr>
            </w:pPr>
          </w:p>
          <w:p w:rsidR="0010027E" w:rsidRPr="00A470B0" w:rsidRDefault="0010027E" w:rsidP="0010027E">
            <w:pPr>
              <w:keepNext/>
              <w:rPr>
                <w:sz w:val="20"/>
              </w:rPr>
            </w:pPr>
          </w:p>
          <w:p w:rsidR="0010027E" w:rsidRPr="00A470B0" w:rsidRDefault="0010027E" w:rsidP="0010027E">
            <w:pPr>
              <w:keepNext/>
              <w:rPr>
                <w:sz w:val="20"/>
              </w:rPr>
            </w:pPr>
          </w:p>
        </w:tc>
      </w:tr>
      <w:tr w:rsidR="0010027E" w:rsidRPr="00A470B0" w:rsidTr="00F242FE">
        <w:tc>
          <w:tcPr>
            <w:tcW w:w="1985" w:type="dxa"/>
            <w:tcBorders>
              <w:top w:val="nil"/>
            </w:tcBorders>
            <w:vAlign w:val="center"/>
          </w:tcPr>
          <w:p w:rsidR="0010027E" w:rsidRPr="00A470B0" w:rsidRDefault="0010027E" w:rsidP="0010027E">
            <w:pPr>
              <w:rPr>
                <w:sz w:val="20"/>
              </w:rPr>
            </w:pPr>
          </w:p>
          <w:p w:rsidR="0010027E" w:rsidRPr="00A470B0" w:rsidRDefault="0010027E" w:rsidP="0010027E">
            <w:pPr>
              <w:rPr>
                <w:sz w:val="20"/>
              </w:rPr>
            </w:pPr>
            <w:r w:rsidRPr="00A470B0">
              <w:rPr>
                <w:sz w:val="20"/>
              </w:rPr>
              <w:t xml:space="preserve">Willmore-Payne et al </w:t>
            </w:r>
            <w:r w:rsidRPr="00A470B0">
              <w:rPr>
                <w:sz w:val="20"/>
              </w:rPr>
              <w:fldChar w:fldCharType="begin"/>
            </w:r>
            <w:r w:rsidRPr="00A470B0">
              <w:rPr>
                <w:sz w:val="20"/>
              </w:rPr>
              <w:instrText xml:space="preserve"> ADDIN EN.CITE &lt;EndNote&gt;&lt;Cite&gt;&lt;Author&gt;Willmore-Payne&lt;/Author&gt;&lt;Year&gt;2005&lt;/Year&gt;&lt;RecNum&gt;37&lt;/RecNum&gt;&lt;DisplayText&gt;(4)&lt;/DisplayText&gt;&lt;record&gt;&lt;rec-number&gt;37&lt;/rec-number&gt;&lt;foreign-keys&gt;&lt;key app="EN" db-id="e9z2xxfak5rpfwe5as1x5s2se2at0xasza2z"&gt;37&lt;/key&gt;&lt;/foreign-keys&gt;&lt;ref-type name="Journal Article"&gt;17&lt;/ref-type&gt;&lt;contributors&gt;&lt;authors&gt;&lt;author&gt;Willmore-Payne, Carlynn&lt;/author&gt;&lt;author&gt;Holden, Joseph A.&lt;/author&gt;&lt;author&gt;Tripp, Sheryl&lt;/author&gt;&lt;author&gt;Layfield, Lester J.&lt;/author&gt;&lt;/authors&gt;&lt;/contributors&gt;&lt;titles&gt;&lt;title&gt;Human malignant melanoma: detection of BRAF- and c-kit–activating mutations by high-resolution amplicon melting analysis&lt;/title&gt;&lt;secondary-title&gt;Human Pathology&lt;/secondary-title&gt;&lt;/titles&gt;&lt;periodical&gt;&lt;full-title&gt;Human Pathology&lt;/full-title&gt;&lt;/periodical&gt;&lt;pages&gt;486-493&lt;/pages&gt;&lt;volume&gt;36&lt;/volume&gt;&lt;number&gt;5&lt;/number&gt;&lt;keywords&gt;&lt;keyword&gt;Malignant melanoma&lt;/keyword&gt;&lt;keyword&gt;BRAF&lt;/keyword&gt;&lt;keyword&gt;c-kit&lt;/keyword&gt;&lt;keyword&gt;High-resolution melting analysis&lt;/keyword&gt;&lt;/keywords&gt;&lt;dates&gt;&lt;year&gt;2005&lt;/year&gt;&lt;/dates&gt;&lt;isbn&gt;0046-8177&lt;/isbn&gt;&lt;urls&gt;&lt;related-urls&gt;&lt;url&gt;http://www.sciencedirect.com/science/article/pii/S0046817705001668&lt;/url&gt;&lt;/related-urls&gt;&lt;/urls&gt;&lt;electronic-resource-num&gt;10.1016/j.humpath.2005.03.015&lt;/electronic-resource-num&gt;&lt;/record&gt;&lt;/Cite&gt;&lt;/EndNote&gt;</w:instrText>
            </w:r>
            <w:r w:rsidRPr="00A470B0">
              <w:rPr>
                <w:sz w:val="20"/>
              </w:rPr>
              <w:fldChar w:fldCharType="separate"/>
            </w:r>
            <w:r w:rsidRPr="00A470B0">
              <w:rPr>
                <w:noProof/>
                <w:sz w:val="20"/>
              </w:rPr>
              <w:t>(4)</w:t>
            </w:r>
            <w:r w:rsidRPr="00A470B0">
              <w:rPr>
                <w:sz w:val="20"/>
              </w:rPr>
              <w:fldChar w:fldCharType="end"/>
            </w:r>
          </w:p>
        </w:tc>
        <w:tc>
          <w:tcPr>
            <w:tcW w:w="2061" w:type="dxa"/>
            <w:tcBorders>
              <w:top w:val="nil"/>
            </w:tcBorders>
            <w:vAlign w:val="center"/>
          </w:tcPr>
          <w:p w:rsidR="0010027E" w:rsidRPr="00A470B0" w:rsidRDefault="0010027E" w:rsidP="0010027E">
            <w:pPr>
              <w:rPr>
                <w:sz w:val="20"/>
              </w:rPr>
            </w:pPr>
          </w:p>
        </w:tc>
        <w:tc>
          <w:tcPr>
            <w:tcW w:w="2050" w:type="dxa"/>
            <w:tcBorders>
              <w:top w:val="nil"/>
            </w:tcBorders>
            <w:vAlign w:val="center"/>
          </w:tcPr>
          <w:p w:rsidR="0010027E" w:rsidRPr="00A470B0" w:rsidRDefault="0010027E" w:rsidP="0010027E">
            <w:pPr>
              <w:rPr>
                <w:sz w:val="20"/>
              </w:rPr>
            </w:pPr>
          </w:p>
          <w:p w:rsidR="0010027E" w:rsidRPr="00A470B0" w:rsidRDefault="0010027E" w:rsidP="0010027E">
            <w:pPr>
              <w:rPr>
                <w:sz w:val="20"/>
              </w:rPr>
            </w:pPr>
            <w:r w:rsidRPr="00A470B0">
              <w:rPr>
                <w:sz w:val="20"/>
              </w:rPr>
              <w:t>91.8% [79.5, 97.4]</w:t>
            </w:r>
            <w:r w:rsidRPr="00A470B0">
              <w:rPr>
                <w:sz w:val="20"/>
              </w:rPr>
              <w:br/>
              <w:t>FP = 8.2% (4/49)</w:t>
            </w:r>
          </w:p>
        </w:tc>
        <w:tc>
          <w:tcPr>
            <w:tcW w:w="2269" w:type="dxa"/>
            <w:tcBorders>
              <w:top w:val="nil"/>
            </w:tcBorders>
            <w:vAlign w:val="center"/>
          </w:tcPr>
          <w:p w:rsidR="0010027E" w:rsidRPr="00A470B0" w:rsidRDefault="0010027E" w:rsidP="0010027E">
            <w:pPr>
              <w:rPr>
                <w:sz w:val="20"/>
              </w:rPr>
            </w:pPr>
          </w:p>
        </w:tc>
      </w:tr>
      <w:tr w:rsidR="0010027E" w:rsidRPr="00A470B0" w:rsidTr="00F242FE">
        <w:tc>
          <w:tcPr>
            <w:tcW w:w="8365" w:type="dxa"/>
            <w:gridSpan w:val="4"/>
            <w:vAlign w:val="center"/>
          </w:tcPr>
          <w:p w:rsidR="0010027E" w:rsidRPr="00A470B0" w:rsidRDefault="0010027E" w:rsidP="0010027E">
            <w:pPr>
              <w:keepNext/>
              <w:rPr>
                <w:b/>
                <w:sz w:val="20"/>
              </w:rPr>
            </w:pPr>
            <w:r w:rsidRPr="00A470B0">
              <w:rPr>
                <w:b/>
                <w:sz w:val="20"/>
              </w:rPr>
              <w:t>Estimated Positive predictive value</w:t>
            </w:r>
          </w:p>
        </w:tc>
      </w:tr>
      <w:tr w:rsidR="0010027E" w:rsidRPr="00A470B0" w:rsidTr="00F242FE">
        <w:trPr>
          <w:trHeight w:val="977"/>
        </w:trPr>
        <w:tc>
          <w:tcPr>
            <w:tcW w:w="1985" w:type="dxa"/>
            <w:tcBorders>
              <w:bottom w:val="nil"/>
            </w:tcBorders>
            <w:vAlign w:val="center"/>
          </w:tcPr>
          <w:p w:rsidR="0010027E" w:rsidRPr="00A470B0" w:rsidRDefault="0010027E" w:rsidP="0010027E">
            <w:pPr>
              <w:rPr>
                <w:sz w:val="20"/>
                <w:lang w:val="fr-FR"/>
              </w:rPr>
            </w:pPr>
            <w:r w:rsidRPr="00A470B0">
              <w:rPr>
                <w:sz w:val="20"/>
                <w:lang w:val="fr-FR"/>
              </w:rPr>
              <w:t xml:space="preserve">Rueschoff et al </w:t>
            </w:r>
            <w:r w:rsidRPr="00A470B0">
              <w:rPr>
                <w:sz w:val="20"/>
                <w:lang w:val="fr-FR"/>
              </w:rPr>
              <w:fldChar w:fldCharType="begin"/>
            </w:r>
            <w:r w:rsidRPr="00A470B0">
              <w:rPr>
                <w:sz w:val="20"/>
                <w:lang w:val="fr-FR"/>
              </w:rPr>
              <w:instrText xml:space="preserve"> ADDIN EN.CITE &lt;EndNote&gt;&lt;Cite&gt;&lt;Author&gt;Rueschoff&lt;/Author&gt;&lt;Year&gt;2011&lt;/Year&gt;&lt;RecNum&gt;33&lt;/RecNum&gt;&lt;DisplayText&gt;(6)&lt;/DisplayText&gt;&lt;record&gt;&lt;rec-number&gt;33&lt;/rec-number&gt;&lt;foreign-keys&gt;&lt;key app="EN" db-id="e9z2xxfak5rpfwe5as1x5s2se2at0xasza2z"&gt;33&lt;/key&gt;&lt;/foreign-keys&gt;&lt;ref-type name="Journal Article"&gt;17&lt;/ref-type&gt;&lt;contributors&gt;&lt;authors&gt;&lt;author&gt;Rueschoff, J&lt;/author&gt;&lt;author&gt;Bloom, K&lt;/author&gt;&lt;author&gt;Anderson, S&lt;/author&gt;&lt;author&gt;Meldrum, C &lt;/author&gt;&lt;author&gt;Vallera, D U&lt;/author&gt;&lt;author&gt;Schilling, R&lt;/author&gt;&lt;author&gt;Lee, J. R.-J&lt;/author&gt;&lt;author&gt;Langland, R&lt;/author&gt;&lt;author&gt;Halait, H&lt;/author&gt;&lt;author&gt;Dugan, M. C&lt;/author&gt;&lt;author&gt;Lawrence, H. J&lt;/author&gt;&lt;/authors&gt;&lt;/contributors&gt;&lt;titles&gt;&lt;title&gt;Molecular testing for BRAF V600 mutations in the Phase III trial of the selective BRAF inhibitor vemurafenib in metastatic melanoma: a comparison of the cobas! 4800 BRAF V600E mutation test and Sanger sequencing. Proceedings from 8th International Congress of the Society for Melanoma Research. Abstract LBA2-3.&lt;/title&gt;&lt;secondary-title&gt;Pigment Cell Res&lt;/secondary-title&gt;&lt;/titles&gt;&lt;periodical&gt;&lt;full-title&gt;Pigment Cell Res&lt;/full-title&gt;&lt;/periodical&gt;&lt;pages&gt;1023&lt;/pages&gt;&lt;volume&gt;24&lt;/volume&gt;&lt;dates&gt;&lt;year&gt;2011&lt;/year&gt;&lt;/dates&gt;&lt;urls&gt;&lt;/urls&gt;&lt;/record&gt;&lt;/Cite&gt;&lt;/EndNote&gt;</w:instrText>
            </w:r>
            <w:r w:rsidRPr="00A470B0">
              <w:rPr>
                <w:sz w:val="20"/>
                <w:lang w:val="fr-FR"/>
              </w:rPr>
              <w:fldChar w:fldCharType="separate"/>
            </w:r>
            <w:r w:rsidRPr="00A470B0">
              <w:rPr>
                <w:noProof/>
                <w:sz w:val="20"/>
                <w:lang w:val="fr-FR"/>
              </w:rPr>
              <w:t>(6)</w:t>
            </w:r>
            <w:r w:rsidRPr="00A470B0">
              <w:rPr>
                <w:sz w:val="20"/>
                <w:lang w:val="fr-FR"/>
              </w:rPr>
              <w:fldChar w:fldCharType="end"/>
            </w:r>
          </w:p>
          <w:p w:rsidR="0010027E" w:rsidRPr="00A470B0" w:rsidRDefault="0010027E" w:rsidP="0010027E">
            <w:pPr>
              <w:rPr>
                <w:sz w:val="20"/>
                <w:lang w:val="fr-FR"/>
              </w:rPr>
            </w:pPr>
            <w:r w:rsidRPr="00A470B0">
              <w:rPr>
                <w:sz w:val="20"/>
                <w:lang w:val="fr-FR"/>
              </w:rPr>
              <w:t>(cobas)</w:t>
            </w:r>
          </w:p>
          <w:p w:rsidR="0010027E" w:rsidRPr="00A470B0" w:rsidRDefault="0010027E" w:rsidP="0010027E">
            <w:pPr>
              <w:rPr>
                <w:sz w:val="20"/>
                <w:lang w:val="fr-FR"/>
              </w:rPr>
            </w:pPr>
          </w:p>
          <w:p w:rsidR="0010027E" w:rsidRPr="00A470B0" w:rsidRDefault="0010027E" w:rsidP="0010027E">
            <w:pPr>
              <w:rPr>
                <w:sz w:val="20"/>
                <w:lang w:val="fr-FR"/>
              </w:rPr>
            </w:pPr>
            <w:r w:rsidRPr="00A470B0">
              <w:rPr>
                <w:sz w:val="20"/>
                <w:lang w:val="fr-FR"/>
              </w:rPr>
              <w:t xml:space="preserve">Halait et al </w:t>
            </w:r>
            <w:r w:rsidRPr="00A470B0">
              <w:rPr>
                <w:sz w:val="20"/>
                <w:lang w:val="fr-FR"/>
              </w:rPr>
              <w:fldChar w:fldCharType="begin"/>
            </w:r>
            <w:r w:rsidRPr="00A470B0">
              <w:rPr>
                <w:sz w:val="20"/>
                <w:lang w:val="fr-FR"/>
              </w:rPr>
              <w:instrText xml:space="preserve"> ADDIN EN.CITE &lt;EndNote&gt;&lt;Cite&gt;&lt;Author&gt;Halait&lt;/Author&gt;&lt;Year&gt;2012&lt;/Year&gt;&lt;RecNum&gt;23&lt;/RecNum&gt;&lt;DisplayText&gt;(5)&lt;/DisplayText&gt;&lt;record&gt;&lt;rec-number&gt;23&lt;/rec-number&gt;&lt;foreign-keys&gt;&lt;key app="EN" db-id="e9z2xxfak5rpfwe5as1x5s2se2at0xasza2z"&gt;23&lt;/key&gt;&lt;/foreign-keys&gt;&lt;ref-type name="Journal Article"&gt;17&lt;/ref-type&gt;&lt;contributors&gt;&lt;authors&gt;&lt;author&gt;Halait, H.&lt;/author&gt;&lt;author&gt;Demartin, K.&lt;/author&gt;&lt;author&gt;Shah, S.&lt;/author&gt;&lt;author&gt;Soviero, S.&lt;/author&gt;&lt;author&gt;Langland, R.&lt;/author&gt;&lt;author&gt;Cheng, S.&lt;/author&gt;&lt;author&gt;Hillman, G.&lt;/author&gt;&lt;author&gt;Wu, L.&lt;/author&gt;&lt;author&gt;Lawrence, H. J.&lt;/author&gt;&lt;/authors&gt;&lt;/contributors&gt;&lt;auth-address&gt;Lawrence, H.J., Roche Molecular Diagnostics, Pleasanton, CA 94588, United States&lt;/auth-address&gt;&lt;titles&gt;&lt;title&gt;Analytical performance of a real-time PCR-based assay for V600 mutations in the BRAF gene, used as the companion diagnostic test for the novel BRAF inhibitor vemurafenib in metastatic melanoma&lt;/title&gt;&lt;secondary-title&gt;Diagnostic Molecular Pathology&lt;/secondary-title&gt;&lt;/titles&gt;&lt;periodical&gt;&lt;full-title&gt;Diagnostic Molecular Pathology&lt;/full-title&gt;&lt;/periodical&gt;&lt;pages&gt;1-8&lt;/pages&gt;&lt;volume&gt;21&lt;/volume&gt;&lt;number&gt;1&lt;/number&gt;&lt;keywords&gt;&lt;keyword&gt;B Raf kinase&lt;/keyword&gt;&lt;keyword&gt;fluorescent dye&lt;/keyword&gt;&lt;keyword&gt;genomic DNA&lt;/keyword&gt;&lt;keyword&gt;melanin&lt;/keyword&gt;&lt;keyword&gt;vemurafenib&lt;/keyword&gt;&lt;keyword&gt;allele&lt;/keyword&gt;&lt;keyword&gt;article&lt;/keyword&gt;&lt;keyword&gt;cross reaction&lt;/keyword&gt;&lt;keyword&gt;diagnostic test&lt;/keyword&gt;&lt;keyword&gt;gene mutation&lt;/keyword&gt;&lt;keyword&gt;human&lt;/keyword&gt;&lt;keyword&gt;human cell&lt;/keyword&gt;&lt;keyword&gt;melanoma&lt;/keyword&gt;&lt;keyword&gt;metastasis&lt;/keyword&gt;&lt;keyword&gt;oligonucleotide probe&lt;/keyword&gt;&lt;keyword&gt;priority journal&lt;/keyword&gt;&lt;keyword&gt;real time polymerase chain reaction&lt;/keyword&gt;&lt;keyword&gt;sensitivity and specificity&lt;/keyword&gt;&lt;/keywords&gt;&lt;dates&gt;&lt;year&gt;2012&lt;/year&gt;&lt;/dates&gt;&lt;isbn&gt;1052-9551&amp;#xD;1533-4066&lt;/isbn&gt;&lt;urls&gt;&lt;related-urls&gt;&lt;url&gt;http://www.embase.com/search/results?subaction=viewrecord&amp;amp;from=export&amp;amp;id=L51844536&lt;/url&gt;&lt;url&gt;http://dx.doi.org/10.1097/PDM.0b013e31823b216f&lt;/url&gt;&lt;/related-urls&gt;&lt;/urls&gt;&lt;/record&gt;&lt;/Cite&gt;&lt;/EndNote&gt;</w:instrText>
            </w:r>
            <w:r w:rsidRPr="00A470B0">
              <w:rPr>
                <w:sz w:val="20"/>
                <w:lang w:val="fr-FR"/>
              </w:rPr>
              <w:fldChar w:fldCharType="separate"/>
            </w:r>
            <w:r w:rsidRPr="00A470B0">
              <w:rPr>
                <w:noProof/>
                <w:sz w:val="20"/>
                <w:lang w:val="fr-FR"/>
              </w:rPr>
              <w:t>(5)</w:t>
            </w:r>
            <w:r w:rsidRPr="00A470B0">
              <w:rPr>
                <w:sz w:val="20"/>
                <w:lang w:val="fr-FR"/>
              </w:rPr>
              <w:fldChar w:fldCharType="end"/>
            </w:r>
          </w:p>
          <w:p w:rsidR="0010027E" w:rsidRPr="00A470B0" w:rsidRDefault="0010027E" w:rsidP="0010027E">
            <w:pPr>
              <w:rPr>
                <w:sz w:val="20"/>
              </w:rPr>
            </w:pPr>
            <w:r w:rsidRPr="00A470B0">
              <w:rPr>
                <w:sz w:val="20"/>
              </w:rPr>
              <w:t>(cobas)</w:t>
            </w:r>
          </w:p>
          <w:p w:rsidR="0010027E" w:rsidRPr="00A470B0" w:rsidRDefault="0010027E" w:rsidP="0010027E">
            <w:pPr>
              <w:keepNext/>
              <w:rPr>
                <w:sz w:val="20"/>
              </w:rPr>
            </w:pPr>
          </w:p>
          <w:p w:rsidR="0010027E" w:rsidRPr="00A470B0" w:rsidRDefault="0010027E" w:rsidP="0010027E">
            <w:pPr>
              <w:keepNext/>
              <w:rPr>
                <w:sz w:val="20"/>
              </w:rPr>
            </w:pPr>
            <w:r w:rsidRPr="00A470B0">
              <w:rPr>
                <w:sz w:val="20"/>
              </w:rPr>
              <w:t xml:space="preserve">Ellison et al </w:t>
            </w:r>
            <w:r w:rsidRPr="00A470B0">
              <w:rPr>
                <w:sz w:val="20"/>
              </w:rPr>
              <w:fldChar w:fldCharType="begin"/>
            </w:r>
            <w:r w:rsidRPr="00A470B0">
              <w:rPr>
                <w:sz w:val="20"/>
              </w:rPr>
              <w:instrText xml:space="preserve"> ADDIN EN.CITE &lt;EndNote&gt;&lt;Cite&gt;&lt;Author&gt;Ellison&lt;/Author&gt;&lt;Year&gt;2010&lt;/Year&gt;&lt;RecNum&gt;31&lt;/RecNum&gt;&lt;DisplayText&gt;(7)&lt;/DisplayText&gt;&lt;record&gt;&lt;rec-number&gt;31&lt;/rec-number&gt;&lt;foreign-keys&gt;&lt;key app="EN" db-id="e9z2xxfak5rpfwe5as1x5s2se2at0xasza2z"&gt;31&lt;/key&gt;&lt;/foreign-keys&gt;&lt;ref-type name="Journal Article"&gt;17&lt;/ref-type&gt;&lt;contributors&gt;&lt;authors&gt;&lt;author&gt;Ellison, Gillian&lt;/author&gt;&lt;author&gt;Donald, Emma&lt;/author&gt;&lt;author&gt;McWalter, Gael&lt;/author&gt;&lt;author&gt;Knight, Lucy&lt;/author&gt;&lt;author&gt;Fletcher, Lynn&lt;/author&gt;&lt;author&gt;Sherwood, James&lt;/author&gt;&lt;author&gt;Cantarini, Mireille&lt;/author&gt;&lt;author&gt;Orr, Maria&lt;/author&gt;&lt;author&gt;Speake, Georgina&lt;/author&gt;&lt;/authors&gt;&lt;/contributors&gt;&lt;titles&gt;&lt;title&gt;A comparison of ARMS and DNA sequencing for mutation analysis in clinical biopsy samples&lt;/title&gt;&lt;secondary-title&gt;Journal of Experimental &amp;amp; Clinical Cancer Research&lt;/secondary-title&gt;&lt;/titles&gt;&lt;periodical&gt;&lt;full-title&gt;Journal of Experimental &amp;amp; Clinical Cancer Research&lt;/full-title&gt;&lt;/periodical&gt;&lt;pages&gt;1-8&lt;/pages&gt;&lt;volume&gt;29&lt;/volume&gt;&lt;number&gt;1&lt;/number&gt;&lt;keywords&gt;&lt;keyword&gt;Medicine&lt;/keyword&gt;&lt;/keywords&gt;&lt;dates&gt;&lt;year&gt;2010&lt;/year&gt;&lt;/dates&gt;&lt;publisher&gt;BioMed Central&lt;/publisher&gt;&lt;isbn&gt;1756-9966&lt;/isbn&gt;&lt;urls&gt;&lt;related-urls&gt;&lt;url&gt;http://dx.doi.org/10.1186/1756-9966-29-132&lt;/url&gt;&lt;/related-urls&gt;&lt;/urls&gt;&lt;electronic-resource-num&gt;10.1186/1756-9966-29-132&lt;/electronic-resource-num&gt;&lt;/record&gt;&lt;/Cite&gt;&lt;/EndNote&gt;</w:instrText>
            </w:r>
            <w:r w:rsidRPr="00A470B0">
              <w:rPr>
                <w:sz w:val="20"/>
              </w:rPr>
              <w:fldChar w:fldCharType="separate"/>
            </w:r>
            <w:r w:rsidRPr="00A470B0">
              <w:rPr>
                <w:noProof/>
                <w:sz w:val="20"/>
              </w:rPr>
              <w:t>(7)</w:t>
            </w:r>
            <w:r w:rsidRPr="00A470B0">
              <w:rPr>
                <w:sz w:val="20"/>
              </w:rPr>
              <w:fldChar w:fldCharType="end"/>
            </w:r>
          </w:p>
          <w:p w:rsidR="0010027E" w:rsidRPr="00A470B0" w:rsidRDefault="0010027E" w:rsidP="0010027E">
            <w:pPr>
              <w:rPr>
                <w:sz w:val="20"/>
              </w:rPr>
            </w:pPr>
          </w:p>
        </w:tc>
        <w:tc>
          <w:tcPr>
            <w:tcW w:w="2061" w:type="dxa"/>
            <w:tcBorders>
              <w:bottom w:val="nil"/>
            </w:tcBorders>
            <w:vAlign w:val="center"/>
          </w:tcPr>
          <w:p w:rsidR="0010027E" w:rsidRPr="00A470B0" w:rsidRDefault="0010027E" w:rsidP="0010027E">
            <w:pPr>
              <w:keepNext/>
              <w:rPr>
                <w:sz w:val="20"/>
              </w:rPr>
            </w:pPr>
            <w:r w:rsidRPr="00A470B0">
              <w:rPr>
                <w:sz w:val="20"/>
              </w:rPr>
              <w:t>99.2% [96.8, 99.9]</w:t>
            </w:r>
          </w:p>
          <w:p w:rsidR="0010027E" w:rsidRPr="00A470B0" w:rsidRDefault="0010027E" w:rsidP="0010027E">
            <w:pPr>
              <w:keepNext/>
              <w:rPr>
                <w:sz w:val="20"/>
              </w:rPr>
            </w:pPr>
            <w:r w:rsidRPr="00A470B0">
              <w:rPr>
                <w:sz w:val="20"/>
              </w:rPr>
              <w:t>1 – PPV = 0.8%</w:t>
            </w:r>
          </w:p>
          <w:p w:rsidR="0010027E" w:rsidRPr="00A470B0" w:rsidRDefault="0010027E" w:rsidP="0010027E">
            <w:pPr>
              <w:keepNext/>
              <w:rPr>
                <w:sz w:val="20"/>
              </w:rPr>
            </w:pPr>
          </w:p>
          <w:p w:rsidR="0010027E" w:rsidRPr="00A470B0" w:rsidRDefault="0010027E" w:rsidP="0010027E">
            <w:pPr>
              <w:keepNext/>
              <w:rPr>
                <w:sz w:val="20"/>
              </w:rPr>
            </w:pPr>
            <w:r w:rsidRPr="00A470B0">
              <w:rPr>
                <w:sz w:val="20"/>
              </w:rPr>
              <w:t>100% [98.0, 100]]</w:t>
            </w:r>
          </w:p>
          <w:p w:rsidR="0010027E" w:rsidRPr="00A470B0" w:rsidRDefault="0010027E" w:rsidP="0010027E">
            <w:pPr>
              <w:keepNext/>
              <w:rPr>
                <w:sz w:val="20"/>
              </w:rPr>
            </w:pPr>
            <w:r w:rsidRPr="00A470B0">
              <w:rPr>
                <w:sz w:val="20"/>
              </w:rPr>
              <w:t>1 – PPV = 0%</w:t>
            </w:r>
          </w:p>
          <w:p w:rsidR="0010027E" w:rsidRPr="00A470B0" w:rsidRDefault="0010027E" w:rsidP="0010027E">
            <w:pPr>
              <w:keepNext/>
              <w:rPr>
                <w:sz w:val="20"/>
              </w:rPr>
            </w:pPr>
          </w:p>
          <w:p w:rsidR="0010027E" w:rsidRPr="00A470B0" w:rsidRDefault="0010027E" w:rsidP="0010027E">
            <w:pPr>
              <w:keepNext/>
              <w:rPr>
                <w:sz w:val="20"/>
              </w:rPr>
            </w:pPr>
            <w:r w:rsidRPr="00A470B0">
              <w:rPr>
                <w:sz w:val="20"/>
              </w:rPr>
              <w:t>100% [93.2, 100]</w:t>
            </w:r>
          </w:p>
          <w:p w:rsidR="0010027E" w:rsidRPr="00A470B0" w:rsidRDefault="0010027E" w:rsidP="0010027E">
            <w:pPr>
              <w:keepNext/>
              <w:rPr>
                <w:sz w:val="20"/>
              </w:rPr>
            </w:pPr>
            <w:r w:rsidRPr="00A470B0">
              <w:rPr>
                <w:sz w:val="20"/>
              </w:rPr>
              <w:t>1 – PPV = 0%</w:t>
            </w:r>
          </w:p>
        </w:tc>
        <w:tc>
          <w:tcPr>
            <w:tcW w:w="2050" w:type="dxa"/>
            <w:tcBorders>
              <w:bottom w:val="nil"/>
            </w:tcBorders>
            <w:vAlign w:val="center"/>
          </w:tcPr>
          <w:p w:rsidR="0010027E" w:rsidRPr="00A470B0" w:rsidRDefault="0010027E" w:rsidP="0010027E">
            <w:pPr>
              <w:keepNext/>
              <w:rPr>
                <w:sz w:val="20"/>
              </w:rPr>
            </w:pPr>
          </w:p>
        </w:tc>
        <w:tc>
          <w:tcPr>
            <w:tcW w:w="2269" w:type="dxa"/>
            <w:tcBorders>
              <w:bottom w:val="nil"/>
            </w:tcBorders>
            <w:vAlign w:val="center"/>
          </w:tcPr>
          <w:p w:rsidR="0010027E" w:rsidRPr="00A470B0" w:rsidRDefault="0010027E" w:rsidP="0010027E">
            <w:pPr>
              <w:keepNext/>
              <w:rPr>
                <w:sz w:val="20"/>
              </w:rPr>
            </w:pPr>
            <w:r w:rsidRPr="00A470B0">
              <w:rPr>
                <w:sz w:val="20"/>
              </w:rPr>
              <w:t>97.8% [95.1, 99.1]</w:t>
            </w:r>
          </w:p>
          <w:p w:rsidR="0010027E" w:rsidRPr="00A470B0" w:rsidRDefault="0010027E" w:rsidP="0010027E">
            <w:pPr>
              <w:keepNext/>
              <w:rPr>
                <w:sz w:val="20"/>
              </w:rPr>
            </w:pPr>
            <w:r w:rsidRPr="00A470B0">
              <w:rPr>
                <w:sz w:val="20"/>
              </w:rPr>
              <w:t>1 – PPV = 2.2%</w:t>
            </w:r>
          </w:p>
          <w:p w:rsidR="0010027E" w:rsidRPr="00A470B0" w:rsidRDefault="0010027E" w:rsidP="0010027E">
            <w:pPr>
              <w:keepNext/>
              <w:rPr>
                <w:sz w:val="20"/>
              </w:rPr>
            </w:pPr>
          </w:p>
          <w:p w:rsidR="0010027E" w:rsidRPr="00A470B0" w:rsidRDefault="0010027E" w:rsidP="0010027E">
            <w:pPr>
              <w:keepNext/>
              <w:rPr>
                <w:sz w:val="20"/>
              </w:rPr>
            </w:pPr>
            <w:r w:rsidRPr="00A470B0">
              <w:rPr>
                <w:sz w:val="20"/>
              </w:rPr>
              <w:t>97.3% [94.0, 98.9]</w:t>
            </w:r>
          </w:p>
          <w:p w:rsidR="0010027E" w:rsidRPr="00A470B0" w:rsidRDefault="0010027E" w:rsidP="0010027E">
            <w:pPr>
              <w:keepNext/>
              <w:rPr>
                <w:sz w:val="20"/>
              </w:rPr>
            </w:pPr>
            <w:r w:rsidRPr="00A470B0">
              <w:rPr>
                <w:sz w:val="20"/>
              </w:rPr>
              <w:t>1 – PPV = 2.7%</w:t>
            </w:r>
          </w:p>
          <w:p w:rsidR="0010027E" w:rsidRPr="00A470B0" w:rsidRDefault="0010027E" w:rsidP="0010027E">
            <w:pPr>
              <w:keepNext/>
              <w:rPr>
                <w:sz w:val="20"/>
              </w:rPr>
            </w:pPr>
          </w:p>
          <w:p w:rsidR="0010027E" w:rsidRPr="00A470B0" w:rsidRDefault="0010027E" w:rsidP="0010027E">
            <w:pPr>
              <w:keepNext/>
              <w:rPr>
                <w:sz w:val="20"/>
              </w:rPr>
            </w:pPr>
          </w:p>
          <w:p w:rsidR="0010027E" w:rsidRPr="00A470B0" w:rsidRDefault="0010027E" w:rsidP="0010027E">
            <w:pPr>
              <w:keepNext/>
              <w:rPr>
                <w:sz w:val="20"/>
              </w:rPr>
            </w:pPr>
          </w:p>
        </w:tc>
      </w:tr>
      <w:tr w:rsidR="0010027E" w:rsidRPr="00A470B0" w:rsidTr="00F242FE">
        <w:trPr>
          <w:trHeight w:val="474"/>
        </w:trPr>
        <w:tc>
          <w:tcPr>
            <w:tcW w:w="1985" w:type="dxa"/>
            <w:tcBorders>
              <w:top w:val="nil"/>
            </w:tcBorders>
            <w:vAlign w:val="center"/>
          </w:tcPr>
          <w:p w:rsidR="0010027E" w:rsidRPr="00A470B0" w:rsidRDefault="0010027E" w:rsidP="0010027E">
            <w:pPr>
              <w:rPr>
                <w:sz w:val="20"/>
              </w:rPr>
            </w:pPr>
          </w:p>
          <w:p w:rsidR="0010027E" w:rsidRPr="00A470B0" w:rsidRDefault="0010027E" w:rsidP="0010027E">
            <w:pPr>
              <w:rPr>
                <w:sz w:val="20"/>
              </w:rPr>
            </w:pPr>
            <w:r w:rsidRPr="00A470B0">
              <w:rPr>
                <w:sz w:val="20"/>
              </w:rPr>
              <w:t xml:space="preserve">Willmore-Payne et al </w:t>
            </w:r>
            <w:r w:rsidRPr="00A470B0">
              <w:rPr>
                <w:sz w:val="20"/>
              </w:rPr>
              <w:fldChar w:fldCharType="begin"/>
            </w:r>
            <w:r w:rsidRPr="00A470B0">
              <w:rPr>
                <w:sz w:val="20"/>
              </w:rPr>
              <w:instrText xml:space="preserve"> ADDIN EN.CITE &lt;EndNote&gt;&lt;Cite&gt;&lt;Author&gt;Willmore-Payne&lt;/Author&gt;&lt;Year&gt;2005&lt;/Year&gt;&lt;RecNum&gt;37&lt;/RecNum&gt;&lt;DisplayText&gt;(4)&lt;/DisplayText&gt;&lt;record&gt;&lt;rec-number&gt;37&lt;/rec-number&gt;&lt;foreign-keys&gt;&lt;key app="EN" db-id="e9z2xxfak5rpfwe5as1x5s2se2at0xasza2z"&gt;37&lt;/key&gt;&lt;/foreign-keys&gt;&lt;ref-type name="Journal Article"&gt;17&lt;/ref-type&gt;&lt;contributors&gt;&lt;authors&gt;&lt;author&gt;Willmore-Payne, Carlynn&lt;/author&gt;&lt;author&gt;Holden, Joseph A.&lt;/author&gt;&lt;author&gt;Tripp, Sheryl&lt;/author&gt;&lt;author&gt;Layfield, Lester J.&lt;/author&gt;&lt;/authors&gt;&lt;/contributors&gt;&lt;titles&gt;&lt;title&gt;Human malignant melanoma: detection of BRAF- and c-kit–activating mutations by high-resolution amplicon melting analysis&lt;/title&gt;&lt;secondary-title&gt;Human Pathology&lt;/secondary-title&gt;&lt;/titles&gt;&lt;periodical&gt;&lt;full-title&gt;Human Pathology&lt;/full-title&gt;&lt;/periodical&gt;&lt;pages&gt;486-493&lt;/pages&gt;&lt;volume&gt;36&lt;/volume&gt;&lt;number&gt;5&lt;/number&gt;&lt;keywords&gt;&lt;keyword&gt;Malignant melanoma&lt;/keyword&gt;&lt;keyword&gt;BRAF&lt;/keyword&gt;&lt;keyword&gt;c-kit&lt;/keyword&gt;&lt;keyword&gt;High-resolution melting analysis&lt;/keyword&gt;&lt;/keywords&gt;&lt;dates&gt;&lt;year&gt;2005&lt;/year&gt;&lt;/dates&gt;&lt;isbn&gt;0046-8177&lt;/isbn&gt;&lt;urls&gt;&lt;related-urls&gt;&lt;url&gt;http://www.sciencedirect.com/science/article/pii/S0046817705001668&lt;/url&gt;&lt;/related-urls&gt;&lt;/urls&gt;&lt;electronic-resource-num&gt;10.1016/j.humpath.2005.03.015&lt;/electronic-resource-num&gt;&lt;/record&gt;&lt;/Cite&gt;&lt;/EndNote&gt;</w:instrText>
            </w:r>
            <w:r w:rsidRPr="00A470B0">
              <w:rPr>
                <w:sz w:val="20"/>
              </w:rPr>
              <w:fldChar w:fldCharType="separate"/>
            </w:r>
            <w:r w:rsidRPr="00A470B0">
              <w:rPr>
                <w:noProof/>
                <w:sz w:val="20"/>
              </w:rPr>
              <w:t>(4)</w:t>
            </w:r>
            <w:r w:rsidRPr="00A470B0">
              <w:rPr>
                <w:sz w:val="20"/>
              </w:rPr>
              <w:fldChar w:fldCharType="end"/>
            </w:r>
          </w:p>
        </w:tc>
        <w:tc>
          <w:tcPr>
            <w:tcW w:w="2061" w:type="dxa"/>
            <w:tcBorders>
              <w:top w:val="nil"/>
            </w:tcBorders>
            <w:vAlign w:val="center"/>
          </w:tcPr>
          <w:p w:rsidR="0010027E" w:rsidRPr="00A470B0" w:rsidRDefault="0010027E" w:rsidP="0010027E">
            <w:pPr>
              <w:rPr>
                <w:sz w:val="20"/>
              </w:rPr>
            </w:pPr>
          </w:p>
        </w:tc>
        <w:tc>
          <w:tcPr>
            <w:tcW w:w="2050" w:type="dxa"/>
            <w:tcBorders>
              <w:top w:val="nil"/>
            </w:tcBorders>
            <w:vAlign w:val="center"/>
          </w:tcPr>
          <w:p w:rsidR="0010027E" w:rsidRPr="00A470B0" w:rsidRDefault="0010027E" w:rsidP="0010027E">
            <w:pPr>
              <w:rPr>
                <w:sz w:val="20"/>
              </w:rPr>
            </w:pPr>
          </w:p>
          <w:p w:rsidR="0010027E" w:rsidRPr="00A470B0" w:rsidRDefault="0010027E" w:rsidP="0010027E">
            <w:pPr>
              <w:rPr>
                <w:sz w:val="20"/>
              </w:rPr>
            </w:pPr>
            <w:r w:rsidRPr="00A470B0">
              <w:rPr>
                <w:sz w:val="20"/>
              </w:rPr>
              <w:t>91.1% [77.9, 97.1]</w:t>
            </w:r>
          </w:p>
          <w:p w:rsidR="0010027E" w:rsidRPr="00A470B0" w:rsidRDefault="0010027E" w:rsidP="0010027E">
            <w:pPr>
              <w:rPr>
                <w:sz w:val="20"/>
              </w:rPr>
            </w:pPr>
            <w:r w:rsidRPr="00A470B0">
              <w:rPr>
                <w:sz w:val="20"/>
              </w:rPr>
              <w:t>1 – PPV = 8.9%</w:t>
            </w:r>
          </w:p>
        </w:tc>
        <w:tc>
          <w:tcPr>
            <w:tcW w:w="2269" w:type="dxa"/>
            <w:tcBorders>
              <w:top w:val="nil"/>
            </w:tcBorders>
            <w:vAlign w:val="center"/>
          </w:tcPr>
          <w:p w:rsidR="0010027E" w:rsidRPr="00A470B0" w:rsidRDefault="0010027E" w:rsidP="0010027E">
            <w:pPr>
              <w:rPr>
                <w:sz w:val="20"/>
              </w:rPr>
            </w:pPr>
          </w:p>
        </w:tc>
      </w:tr>
      <w:tr w:rsidR="0010027E" w:rsidRPr="00A470B0" w:rsidTr="00F242FE">
        <w:tc>
          <w:tcPr>
            <w:tcW w:w="8365" w:type="dxa"/>
            <w:gridSpan w:val="4"/>
            <w:vAlign w:val="center"/>
          </w:tcPr>
          <w:p w:rsidR="0010027E" w:rsidRPr="00A470B0" w:rsidRDefault="0010027E" w:rsidP="0010027E">
            <w:pPr>
              <w:keepNext/>
              <w:rPr>
                <w:b/>
                <w:sz w:val="20"/>
              </w:rPr>
            </w:pPr>
            <w:r w:rsidRPr="00A470B0">
              <w:rPr>
                <w:b/>
                <w:sz w:val="20"/>
              </w:rPr>
              <w:t>Estimated Negative predictive value</w:t>
            </w:r>
          </w:p>
        </w:tc>
      </w:tr>
      <w:tr w:rsidR="0010027E" w:rsidRPr="00A470B0" w:rsidTr="00F242FE">
        <w:trPr>
          <w:trHeight w:val="707"/>
        </w:trPr>
        <w:tc>
          <w:tcPr>
            <w:tcW w:w="1985" w:type="dxa"/>
            <w:tcBorders>
              <w:bottom w:val="nil"/>
            </w:tcBorders>
            <w:vAlign w:val="center"/>
          </w:tcPr>
          <w:p w:rsidR="0010027E" w:rsidRPr="00A470B0" w:rsidRDefault="0010027E" w:rsidP="0010027E">
            <w:pPr>
              <w:rPr>
                <w:sz w:val="20"/>
                <w:lang w:val="fr-FR"/>
              </w:rPr>
            </w:pPr>
            <w:r w:rsidRPr="00A470B0">
              <w:rPr>
                <w:sz w:val="20"/>
                <w:lang w:val="fr-FR"/>
              </w:rPr>
              <w:t xml:space="preserve">Rueschoff et al </w:t>
            </w:r>
            <w:r w:rsidRPr="00A470B0">
              <w:rPr>
                <w:sz w:val="20"/>
                <w:lang w:val="fr-FR"/>
              </w:rPr>
              <w:fldChar w:fldCharType="begin"/>
            </w:r>
            <w:r w:rsidRPr="00A470B0">
              <w:rPr>
                <w:sz w:val="20"/>
                <w:lang w:val="fr-FR"/>
              </w:rPr>
              <w:instrText xml:space="preserve"> ADDIN EN.CITE &lt;EndNote&gt;&lt;Cite&gt;&lt;Author&gt;Rueschoff&lt;/Author&gt;&lt;Year&gt;2011&lt;/Year&gt;&lt;RecNum&gt;33&lt;/RecNum&gt;&lt;DisplayText&gt;(6)&lt;/DisplayText&gt;&lt;record&gt;&lt;rec-number&gt;33&lt;/rec-number&gt;&lt;foreign-keys&gt;&lt;key app="EN" db-id="e9z2xxfak5rpfwe5as1x5s2se2at0xasza2z"&gt;33&lt;/key&gt;&lt;/foreign-keys&gt;&lt;ref-type name="Journal Article"&gt;17&lt;/ref-type&gt;&lt;contributors&gt;&lt;authors&gt;&lt;author&gt;Rueschoff, J&lt;/author&gt;&lt;author&gt;Bloom, K&lt;/author&gt;&lt;author&gt;Anderson, S&lt;/author&gt;&lt;author&gt;Meldrum, C &lt;/author&gt;&lt;author&gt;Vallera, D U&lt;/author&gt;&lt;author&gt;Schilling, R&lt;/author&gt;&lt;author&gt;Lee, J. R.-J&lt;/author&gt;&lt;author&gt;Langland, R&lt;/author&gt;&lt;author&gt;Halait, H&lt;/author&gt;&lt;author&gt;Dugan, M. C&lt;/author&gt;&lt;author&gt;Lawrence, H. J&lt;/author&gt;&lt;/authors&gt;&lt;/contributors&gt;&lt;titles&gt;&lt;title&gt;Molecular testing for BRAF V600 mutations in the Phase III trial of the selective BRAF inhibitor vemurafenib in metastatic melanoma: a comparison of the cobas! 4800 BRAF V600E mutation test and Sanger sequencing. Proceedings from 8th International Congress of the Society for Melanoma Research. Abstract LBA2-3.&lt;/title&gt;&lt;secondary-title&gt;Pigment Cell Res&lt;/secondary-title&gt;&lt;/titles&gt;&lt;periodical&gt;&lt;full-title&gt;Pigment Cell Res&lt;/full-title&gt;&lt;/periodical&gt;&lt;pages&gt;1023&lt;/pages&gt;&lt;volume&gt;24&lt;/volume&gt;&lt;dates&gt;&lt;year&gt;2011&lt;/year&gt;&lt;/dates&gt;&lt;urls&gt;&lt;/urls&gt;&lt;/record&gt;&lt;/Cite&gt;&lt;/EndNote&gt;</w:instrText>
            </w:r>
            <w:r w:rsidRPr="00A470B0">
              <w:rPr>
                <w:sz w:val="20"/>
                <w:lang w:val="fr-FR"/>
              </w:rPr>
              <w:fldChar w:fldCharType="separate"/>
            </w:r>
            <w:r w:rsidRPr="00A470B0">
              <w:rPr>
                <w:noProof/>
                <w:sz w:val="20"/>
                <w:lang w:val="fr-FR"/>
              </w:rPr>
              <w:t>(6)</w:t>
            </w:r>
            <w:r w:rsidRPr="00A470B0">
              <w:rPr>
                <w:sz w:val="20"/>
                <w:lang w:val="fr-FR"/>
              </w:rPr>
              <w:fldChar w:fldCharType="end"/>
            </w:r>
          </w:p>
          <w:p w:rsidR="0010027E" w:rsidRPr="00A470B0" w:rsidRDefault="0010027E" w:rsidP="0010027E">
            <w:pPr>
              <w:rPr>
                <w:sz w:val="20"/>
                <w:lang w:val="fr-FR"/>
              </w:rPr>
            </w:pPr>
            <w:r w:rsidRPr="00A470B0">
              <w:rPr>
                <w:sz w:val="20"/>
                <w:lang w:val="fr-FR"/>
              </w:rPr>
              <w:t>(cobas)</w:t>
            </w:r>
          </w:p>
          <w:p w:rsidR="0010027E" w:rsidRPr="00A470B0" w:rsidRDefault="0010027E" w:rsidP="0010027E">
            <w:pPr>
              <w:rPr>
                <w:sz w:val="20"/>
                <w:lang w:val="fr-FR"/>
              </w:rPr>
            </w:pPr>
          </w:p>
          <w:p w:rsidR="0010027E" w:rsidRPr="00A470B0" w:rsidRDefault="0010027E" w:rsidP="0010027E">
            <w:pPr>
              <w:rPr>
                <w:sz w:val="20"/>
                <w:lang w:val="fr-FR"/>
              </w:rPr>
            </w:pPr>
            <w:r w:rsidRPr="00A470B0">
              <w:rPr>
                <w:sz w:val="20"/>
                <w:lang w:val="fr-FR"/>
              </w:rPr>
              <w:t xml:space="preserve">Halait et al </w:t>
            </w:r>
            <w:r w:rsidRPr="00A470B0">
              <w:rPr>
                <w:sz w:val="20"/>
                <w:lang w:val="fr-FR"/>
              </w:rPr>
              <w:fldChar w:fldCharType="begin"/>
            </w:r>
            <w:r w:rsidRPr="00A470B0">
              <w:rPr>
                <w:sz w:val="20"/>
                <w:lang w:val="fr-FR"/>
              </w:rPr>
              <w:instrText xml:space="preserve"> ADDIN EN.CITE &lt;EndNote&gt;&lt;Cite&gt;&lt;Author&gt;Halait&lt;/Author&gt;&lt;Year&gt;2012&lt;/Year&gt;&lt;RecNum&gt;23&lt;/RecNum&gt;&lt;DisplayText&gt;(5)&lt;/DisplayText&gt;&lt;record&gt;&lt;rec-number&gt;23&lt;/rec-number&gt;&lt;foreign-keys&gt;&lt;key app="EN" db-id="e9z2xxfak5rpfwe5as1x5s2se2at0xasza2z"&gt;23&lt;/key&gt;&lt;/foreign-keys&gt;&lt;ref-type name="Journal Article"&gt;17&lt;/ref-type&gt;&lt;contributors&gt;&lt;authors&gt;&lt;author&gt;Halait, H.&lt;/author&gt;&lt;author&gt;Demartin, K.&lt;/author&gt;&lt;author&gt;Shah, S.&lt;/author&gt;&lt;author&gt;Soviero, S.&lt;/author&gt;&lt;author&gt;Langland, R.&lt;/author&gt;&lt;author&gt;Cheng, S.&lt;/author&gt;&lt;author&gt;Hillman, G.&lt;/author&gt;&lt;author&gt;Wu, L.&lt;/author&gt;&lt;author&gt;Lawrence, H. J.&lt;/author&gt;&lt;/authors&gt;&lt;/contributors&gt;&lt;auth-address&gt;Lawrence, H.J., Roche Molecular Diagnostics, Pleasanton, CA 94588, United States&lt;/auth-address&gt;&lt;titles&gt;&lt;title&gt;Analytical performance of a real-time PCR-based assay for V600 mutations in the BRAF gene, used as the companion diagnostic test for the novel BRAF inhibitor vemurafenib in metastatic melanoma&lt;/title&gt;&lt;secondary-title&gt;Diagnostic Molecular Pathology&lt;/secondary-title&gt;&lt;/titles&gt;&lt;periodical&gt;&lt;full-title&gt;Diagnostic Molecular Pathology&lt;/full-title&gt;&lt;/periodical&gt;&lt;pages&gt;1-8&lt;/pages&gt;&lt;volume&gt;21&lt;/volume&gt;&lt;number&gt;1&lt;/number&gt;&lt;keywords&gt;&lt;keyword&gt;B Raf kinase&lt;/keyword&gt;&lt;keyword&gt;fluorescent dye&lt;/keyword&gt;&lt;keyword&gt;genomic DNA&lt;/keyword&gt;&lt;keyword&gt;melanin&lt;/keyword&gt;&lt;keyword&gt;vemurafenib&lt;/keyword&gt;&lt;keyword&gt;allele&lt;/keyword&gt;&lt;keyword&gt;article&lt;/keyword&gt;&lt;keyword&gt;cross reaction&lt;/keyword&gt;&lt;keyword&gt;diagnostic test&lt;/keyword&gt;&lt;keyword&gt;gene mutation&lt;/keyword&gt;&lt;keyword&gt;human&lt;/keyword&gt;&lt;keyword&gt;human cell&lt;/keyword&gt;&lt;keyword&gt;melanoma&lt;/keyword&gt;&lt;keyword&gt;metastasis&lt;/keyword&gt;&lt;keyword&gt;oligonucleotide probe&lt;/keyword&gt;&lt;keyword&gt;priority journal&lt;/keyword&gt;&lt;keyword&gt;real time polymerase chain reaction&lt;/keyword&gt;&lt;keyword&gt;sensitivity and specificity&lt;/keyword&gt;&lt;/keywords&gt;&lt;dates&gt;&lt;year&gt;2012&lt;/year&gt;&lt;/dates&gt;&lt;isbn&gt;1052-9551&amp;#xD;1533-4066&lt;/isbn&gt;&lt;urls&gt;&lt;related-urls&gt;&lt;url&gt;http://www.embase.com/search/results?subaction=viewrecord&amp;amp;from=export&amp;amp;id=L51844536&lt;/url&gt;&lt;url&gt;http://dx.doi.org/10.1097/PDM.0b013e31823b216f&lt;/url&gt;&lt;/related-urls&gt;&lt;/urls&gt;&lt;/record&gt;&lt;/Cite&gt;&lt;/EndNote&gt;</w:instrText>
            </w:r>
            <w:r w:rsidRPr="00A470B0">
              <w:rPr>
                <w:sz w:val="20"/>
                <w:lang w:val="fr-FR"/>
              </w:rPr>
              <w:fldChar w:fldCharType="separate"/>
            </w:r>
            <w:r w:rsidRPr="00A470B0">
              <w:rPr>
                <w:noProof/>
                <w:sz w:val="20"/>
                <w:lang w:val="fr-FR"/>
              </w:rPr>
              <w:t>(5)</w:t>
            </w:r>
            <w:r w:rsidRPr="00A470B0">
              <w:rPr>
                <w:sz w:val="20"/>
                <w:lang w:val="fr-FR"/>
              </w:rPr>
              <w:fldChar w:fldCharType="end"/>
            </w:r>
          </w:p>
          <w:p w:rsidR="0010027E" w:rsidRPr="00A470B0" w:rsidRDefault="0010027E" w:rsidP="0010027E">
            <w:pPr>
              <w:keepNext/>
              <w:rPr>
                <w:sz w:val="20"/>
              </w:rPr>
            </w:pPr>
            <w:r w:rsidRPr="00A470B0">
              <w:rPr>
                <w:sz w:val="20"/>
              </w:rPr>
              <w:t>(cobas)</w:t>
            </w:r>
          </w:p>
          <w:p w:rsidR="0010027E" w:rsidRPr="00A470B0" w:rsidRDefault="0010027E" w:rsidP="0010027E">
            <w:pPr>
              <w:keepNext/>
              <w:rPr>
                <w:sz w:val="20"/>
              </w:rPr>
            </w:pPr>
          </w:p>
          <w:p w:rsidR="0010027E" w:rsidRPr="00A470B0" w:rsidRDefault="0010027E" w:rsidP="0010027E">
            <w:pPr>
              <w:keepNext/>
              <w:rPr>
                <w:sz w:val="20"/>
              </w:rPr>
            </w:pPr>
            <w:r w:rsidRPr="00A470B0">
              <w:rPr>
                <w:sz w:val="20"/>
              </w:rPr>
              <w:t xml:space="preserve">Ellison et al </w:t>
            </w:r>
            <w:r w:rsidRPr="00A470B0">
              <w:rPr>
                <w:sz w:val="20"/>
              </w:rPr>
              <w:fldChar w:fldCharType="begin"/>
            </w:r>
            <w:r w:rsidRPr="00A470B0">
              <w:rPr>
                <w:sz w:val="20"/>
              </w:rPr>
              <w:instrText xml:space="preserve"> ADDIN EN.CITE &lt;EndNote&gt;&lt;Cite&gt;&lt;Author&gt;Ellison&lt;/Author&gt;&lt;Year&gt;2010&lt;/Year&gt;&lt;RecNum&gt;31&lt;/RecNum&gt;&lt;DisplayText&gt;(7)&lt;/DisplayText&gt;&lt;record&gt;&lt;rec-number&gt;31&lt;/rec-number&gt;&lt;foreign-keys&gt;&lt;key app="EN" db-id="e9z2xxfak5rpfwe5as1x5s2se2at0xasza2z"&gt;31&lt;/key&gt;&lt;/foreign-keys&gt;&lt;ref-type name="Journal Article"&gt;17&lt;/ref-type&gt;&lt;contributors&gt;&lt;authors&gt;&lt;author&gt;Ellison, Gillian&lt;/author&gt;&lt;author&gt;Donald, Emma&lt;/author&gt;&lt;author&gt;McWalter, Gael&lt;/author&gt;&lt;author&gt;Knight, Lucy&lt;/author&gt;&lt;author&gt;Fletcher, Lynn&lt;/author&gt;&lt;author&gt;Sherwood, James&lt;/author&gt;&lt;author&gt;Cantarini, Mireille&lt;/author&gt;&lt;author&gt;Orr, Maria&lt;/author&gt;&lt;author&gt;Speake, Georgina&lt;/author&gt;&lt;/authors&gt;&lt;/contributors&gt;&lt;titles&gt;&lt;title&gt;A comparison of ARMS and DNA sequencing for mutation analysis in clinical biopsy samples&lt;/title&gt;&lt;secondary-title&gt;Journal of Experimental &amp;amp; Clinical Cancer Research&lt;/secondary-title&gt;&lt;/titles&gt;&lt;periodical&gt;&lt;full-title&gt;Journal of Experimental &amp;amp; Clinical Cancer Research&lt;/full-title&gt;&lt;/periodical&gt;&lt;pages&gt;1-8&lt;/pages&gt;&lt;volume&gt;29&lt;/volume&gt;&lt;number&gt;1&lt;/number&gt;&lt;keywords&gt;&lt;keyword&gt;Medicine&lt;/keyword&gt;&lt;/keywords&gt;&lt;dates&gt;&lt;year&gt;2010&lt;/year&gt;&lt;/dates&gt;&lt;publisher&gt;BioMed Central&lt;/publisher&gt;&lt;isbn&gt;1756-9966&lt;/isbn&gt;&lt;urls&gt;&lt;related-urls&gt;&lt;url&gt;http://dx.doi.org/10.1186/1756-9966-29-132&lt;/url&gt;&lt;/related-urls&gt;&lt;/urls&gt;&lt;electronic-resource-num&gt;10.1186/1756-9966-29-132&lt;/electronic-resource-num&gt;&lt;/record&gt;&lt;/Cite&gt;&lt;/EndNote&gt;</w:instrText>
            </w:r>
            <w:r w:rsidRPr="00A470B0">
              <w:rPr>
                <w:sz w:val="20"/>
              </w:rPr>
              <w:fldChar w:fldCharType="separate"/>
            </w:r>
            <w:r w:rsidRPr="00A470B0">
              <w:rPr>
                <w:noProof/>
                <w:sz w:val="20"/>
              </w:rPr>
              <w:t>(7)</w:t>
            </w:r>
            <w:r w:rsidRPr="00A470B0">
              <w:rPr>
                <w:sz w:val="20"/>
              </w:rPr>
              <w:fldChar w:fldCharType="end"/>
            </w:r>
          </w:p>
          <w:p w:rsidR="0010027E" w:rsidRPr="00A470B0" w:rsidRDefault="0010027E" w:rsidP="0010027E">
            <w:pPr>
              <w:keepNext/>
              <w:rPr>
                <w:sz w:val="20"/>
              </w:rPr>
            </w:pPr>
          </w:p>
        </w:tc>
        <w:tc>
          <w:tcPr>
            <w:tcW w:w="2061" w:type="dxa"/>
            <w:tcBorders>
              <w:bottom w:val="nil"/>
            </w:tcBorders>
            <w:vAlign w:val="center"/>
          </w:tcPr>
          <w:p w:rsidR="0010027E" w:rsidRPr="00A470B0" w:rsidRDefault="0010027E" w:rsidP="0010027E">
            <w:pPr>
              <w:keepNext/>
              <w:rPr>
                <w:sz w:val="20"/>
              </w:rPr>
            </w:pPr>
            <w:r w:rsidRPr="00A470B0">
              <w:rPr>
                <w:sz w:val="20"/>
              </w:rPr>
              <w:t>85.4% [79.5, 89.8]</w:t>
            </w:r>
          </w:p>
          <w:p w:rsidR="0010027E" w:rsidRPr="00A470B0" w:rsidRDefault="0010027E" w:rsidP="0010027E">
            <w:pPr>
              <w:keepNext/>
              <w:rPr>
                <w:sz w:val="20"/>
              </w:rPr>
            </w:pPr>
            <w:r w:rsidRPr="00A470B0">
              <w:rPr>
                <w:sz w:val="20"/>
              </w:rPr>
              <w:t>1 – NPV = 14.6%</w:t>
            </w:r>
          </w:p>
          <w:p w:rsidR="0010027E" w:rsidRPr="00A470B0" w:rsidRDefault="0010027E" w:rsidP="0010027E">
            <w:pPr>
              <w:keepNext/>
              <w:rPr>
                <w:sz w:val="20"/>
              </w:rPr>
            </w:pPr>
          </w:p>
          <w:p w:rsidR="0010027E" w:rsidRPr="00A470B0" w:rsidRDefault="0010027E" w:rsidP="0010027E">
            <w:pPr>
              <w:keepNext/>
              <w:rPr>
                <w:sz w:val="20"/>
              </w:rPr>
            </w:pPr>
            <w:r w:rsidRPr="00A470B0">
              <w:rPr>
                <w:sz w:val="20"/>
              </w:rPr>
              <w:t>94.1% [89.8, 96.8]</w:t>
            </w:r>
          </w:p>
          <w:p w:rsidR="0010027E" w:rsidRPr="00A470B0" w:rsidRDefault="0010027E" w:rsidP="0010027E">
            <w:pPr>
              <w:keepNext/>
              <w:rPr>
                <w:sz w:val="20"/>
              </w:rPr>
            </w:pPr>
            <w:r w:rsidRPr="00A470B0">
              <w:rPr>
                <w:sz w:val="20"/>
              </w:rPr>
              <w:t>1 – NPV = 5.9%</w:t>
            </w:r>
          </w:p>
          <w:p w:rsidR="0010027E" w:rsidRPr="00A470B0" w:rsidRDefault="0010027E" w:rsidP="0010027E">
            <w:pPr>
              <w:keepNext/>
              <w:rPr>
                <w:sz w:val="20"/>
              </w:rPr>
            </w:pPr>
          </w:p>
          <w:p w:rsidR="0010027E" w:rsidRPr="00A470B0" w:rsidRDefault="0010027E" w:rsidP="0010027E">
            <w:pPr>
              <w:keepNext/>
              <w:rPr>
                <w:sz w:val="20"/>
              </w:rPr>
            </w:pPr>
            <w:r w:rsidRPr="00A470B0">
              <w:rPr>
                <w:sz w:val="20"/>
              </w:rPr>
              <w:t>98.2% [92.9, 99.7]</w:t>
            </w:r>
          </w:p>
          <w:p w:rsidR="0010027E" w:rsidRPr="00A470B0" w:rsidRDefault="0010027E" w:rsidP="0010027E">
            <w:pPr>
              <w:keepNext/>
              <w:rPr>
                <w:sz w:val="20"/>
              </w:rPr>
            </w:pPr>
            <w:r w:rsidRPr="00A470B0">
              <w:rPr>
                <w:sz w:val="20"/>
              </w:rPr>
              <w:t>1 – NPV = 1.8%</w:t>
            </w:r>
          </w:p>
        </w:tc>
        <w:tc>
          <w:tcPr>
            <w:tcW w:w="2050" w:type="dxa"/>
            <w:tcBorders>
              <w:bottom w:val="nil"/>
            </w:tcBorders>
            <w:vAlign w:val="center"/>
          </w:tcPr>
          <w:p w:rsidR="0010027E" w:rsidRPr="00A470B0" w:rsidRDefault="0010027E" w:rsidP="0010027E">
            <w:pPr>
              <w:keepNext/>
              <w:rPr>
                <w:sz w:val="20"/>
              </w:rPr>
            </w:pPr>
          </w:p>
        </w:tc>
        <w:tc>
          <w:tcPr>
            <w:tcW w:w="2269" w:type="dxa"/>
            <w:tcBorders>
              <w:bottom w:val="nil"/>
            </w:tcBorders>
            <w:vAlign w:val="center"/>
          </w:tcPr>
          <w:p w:rsidR="0010027E" w:rsidRPr="00A470B0" w:rsidRDefault="0010027E" w:rsidP="0010027E">
            <w:pPr>
              <w:keepNext/>
              <w:rPr>
                <w:sz w:val="20"/>
              </w:rPr>
            </w:pPr>
            <w:r w:rsidRPr="00A470B0">
              <w:rPr>
                <w:sz w:val="20"/>
              </w:rPr>
              <w:t>95.9% [91.5, 98.2]</w:t>
            </w:r>
            <w:r w:rsidRPr="00A470B0">
              <w:rPr>
                <w:sz w:val="20"/>
              </w:rPr>
              <w:br/>
              <w:t>1 – NPV = 4.1%</w:t>
            </w:r>
          </w:p>
          <w:p w:rsidR="0010027E" w:rsidRPr="00A470B0" w:rsidRDefault="0010027E" w:rsidP="0010027E">
            <w:pPr>
              <w:keepNext/>
              <w:rPr>
                <w:sz w:val="20"/>
              </w:rPr>
            </w:pPr>
          </w:p>
          <w:p w:rsidR="0010027E" w:rsidRPr="00A470B0" w:rsidRDefault="0010027E" w:rsidP="0010027E">
            <w:pPr>
              <w:keepNext/>
              <w:rPr>
                <w:sz w:val="20"/>
              </w:rPr>
            </w:pPr>
            <w:r w:rsidRPr="00A470B0">
              <w:rPr>
                <w:sz w:val="20"/>
              </w:rPr>
              <w:t>87.0% [81.6, 91.0]</w:t>
            </w:r>
          </w:p>
          <w:p w:rsidR="0010027E" w:rsidRPr="00A470B0" w:rsidRDefault="0010027E" w:rsidP="0010027E">
            <w:pPr>
              <w:keepNext/>
              <w:rPr>
                <w:sz w:val="20"/>
              </w:rPr>
            </w:pPr>
            <w:r w:rsidRPr="00A470B0">
              <w:rPr>
                <w:sz w:val="20"/>
              </w:rPr>
              <w:t>1 – NPV = 13%</w:t>
            </w:r>
          </w:p>
          <w:p w:rsidR="0010027E" w:rsidRPr="00A470B0" w:rsidRDefault="0010027E" w:rsidP="0010027E">
            <w:pPr>
              <w:keepNext/>
              <w:rPr>
                <w:sz w:val="20"/>
              </w:rPr>
            </w:pPr>
          </w:p>
          <w:p w:rsidR="0010027E" w:rsidRPr="00A470B0" w:rsidRDefault="0010027E" w:rsidP="0010027E">
            <w:pPr>
              <w:keepNext/>
              <w:rPr>
                <w:sz w:val="20"/>
              </w:rPr>
            </w:pPr>
          </w:p>
          <w:p w:rsidR="0010027E" w:rsidRPr="00A470B0" w:rsidRDefault="0010027E" w:rsidP="0010027E">
            <w:pPr>
              <w:keepNext/>
              <w:rPr>
                <w:sz w:val="20"/>
              </w:rPr>
            </w:pPr>
          </w:p>
        </w:tc>
      </w:tr>
      <w:tr w:rsidR="0010027E" w:rsidRPr="00A470B0" w:rsidTr="00F242FE">
        <w:trPr>
          <w:trHeight w:val="285"/>
        </w:trPr>
        <w:tc>
          <w:tcPr>
            <w:tcW w:w="1985" w:type="dxa"/>
            <w:tcBorders>
              <w:top w:val="nil"/>
            </w:tcBorders>
            <w:vAlign w:val="center"/>
          </w:tcPr>
          <w:p w:rsidR="0010027E" w:rsidRPr="00A470B0" w:rsidRDefault="0010027E" w:rsidP="0010027E">
            <w:pPr>
              <w:keepNext/>
              <w:rPr>
                <w:sz w:val="20"/>
              </w:rPr>
            </w:pPr>
          </w:p>
          <w:p w:rsidR="0010027E" w:rsidRPr="00A470B0" w:rsidRDefault="0010027E" w:rsidP="0010027E">
            <w:pPr>
              <w:keepNext/>
              <w:rPr>
                <w:sz w:val="20"/>
              </w:rPr>
            </w:pPr>
            <w:r w:rsidRPr="00A470B0">
              <w:rPr>
                <w:sz w:val="20"/>
              </w:rPr>
              <w:t xml:space="preserve">Willmore-Payne et al </w:t>
            </w:r>
            <w:r w:rsidRPr="00A470B0">
              <w:rPr>
                <w:sz w:val="20"/>
              </w:rPr>
              <w:fldChar w:fldCharType="begin"/>
            </w:r>
            <w:r w:rsidRPr="00A470B0">
              <w:rPr>
                <w:sz w:val="20"/>
              </w:rPr>
              <w:instrText xml:space="preserve"> ADDIN EN.CITE &lt;EndNote&gt;&lt;Cite&gt;&lt;Author&gt;Willmore-Payne&lt;/Author&gt;&lt;Year&gt;2005&lt;/Year&gt;&lt;RecNum&gt;37&lt;/RecNum&gt;&lt;DisplayText&gt;(4)&lt;/DisplayText&gt;&lt;record&gt;&lt;rec-number&gt;37&lt;/rec-number&gt;&lt;foreign-keys&gt;&lt;key app="EN" db-id="e9z2xxfak5rpfwe5as1x5s2se2at0xasza2z"&gt;37&lt;/key&gt;&lt;/foreign-keys&gt;&lt;ref-type name="Journal Article"&gt;17&lt;/ref-type&gt;&lt;contributors&gt;&lt;authors&gt;&lt;author&gt;Willmore-Payne, Carlynn&lt;/author&gt;&lt;author&gt;Holden, Joseph A.&lt;/author&gt;&lt;author&gt;Tripp, Sheryl&lt;/author&gt;&lt;author&gt;Layfield, Lester J.&lt;/author&gt;&lt;/authors&gt;&lt;/contributors&gt;&lt;titles&gt;&lt;title&gt;Human malignant melanoma: detection of BRAF- and c-kit–activating mutations by high-resolution amplicon melting analysis&lt;/title&gt;&lt;secondary-title&gt;Human Pathology&lt;/secondary-title&gt;&lt;/titles&gt;&lt;periodical&gt;&lt;full-title&gt;Human Pathology&lt;/full-title&gt;&lt;/periodical&gt;&lt;pages&gt;486-493&lt;/pages&gt;&lt;volume&gt;36&lt;/volume&gt;&lt;number&gt;5&lt;/number&gt;&lt;keywords&gt;&lt;keyword&gt;Malignant melanoma&lt;/keyword&gt;&lt;keyword&gt;BRAF&lt;/keyword&gt;&lt;keyword&gt;c-kit&lt;/keyword&gt;&lt;keyword&gt;High-resolution melting analysis&lt;/keyword&gt;&lt;/keywords&gt;&lt;dates&gt;&lt;year&gt;2005&lt;/year&gt;&lt;/dates&gt;&lt;isbn&gt;0046-8177&lt;/isbn&gt;&lt;urls&gt;&lt;related-urls&gt;&lt;url&gt;http://www.sciencedirect.com/science/article/pii/S0046817705001668&lt;/url&gt;&lt;/related-urls&gt;&lt;/urls&gt;&lt;electronic-resource-num&gt;10.1016/j.humpath.2005.03.015&lt;/electronic-resource-num&gt;&lt;/record&gt;&lt;/Cite&gt;&lt;/EndNote&gt;</w:instrText>
            </w:r>
            <w:r w:rsidRPr="00A470B0">
              <w:rPr>
                <w:sz w:val="20"/>
              </w:rPr>
              <w:fldChar w:fldCharType="separate"/>
            </w:r>
            <w:r w:rsidRPr="00A470B0">
              <w:rPr>
                <w:noProof/>
                <w:sz w:val="20"/>
              </w:rPr>
              <w:t>(4)</w:t>
            </w:r>
            <w:r w:rsidRPr="00A470B0">
              <w:rPr>
                <w:sz w:val="20"/>
              </w:rPr>
              <w:fldChar w:fldCharType="end"/>
            </w:r>
          </w:p>
        </w:tc>
        <w:tc>
          <w:tcPr>
            <w:tcW w:w="2061" w:type="dxa"/>
            <w:tcBorders>
              <w:top w:val="nil"/>
            </w:tcBorders>
            <w:vAlign w:val="center"/>
          </w:tcPr>
          <w:p w:rsidR="0010027E" w:rsidRPr="00A470B0" w:rsidRDefault="0010027E" w:rsidP="0010027E">
            <w:pPr>
              <w:keepNext/>
              <w:rPr>
                <w:sz w:val="20"/>
              </w:rPr>
            </w:pPr>
          </w:p>
        </w:tc>
        <w:tc>
          <w:tcPr>
            <w:tcW w:w="2050" w:type="dxa"/>
            <w:tcBorders>
              <w:top w:val="nil"/>
            </w:tcBorders>
            <w:vAlign w:val="center"/>
          </w:tcPr>
          <w:p w:rsidR="0010027E" w:rsidRPr="00A470B0" w:rsidRDefault="0010027E" w:rsidP="0010027E">
            <w:pPr>
              <w:keepNext/>
              <w:rPr>
                <w:sz w:val="20"/>
              </w:rPr>
            </w:pPr>
          </w:p>
          <w:p w:rsidR="0010027E" w:rsidRPr="00A470B0" w:rsidRDefault="0010027E" w:rsidP="0010027E">
            <w:pPr>
              <w:keepNext/>
              <w:rPr>
                <w:sz w:val="20"/>
              </w:rPr>
            </w:pPr>
            <w:r w:rsidRPr="00A470B0">
              <w:rPr>
                <w:sz w:val="20"/>
              </w:rPr>
              <w:t>100% [90.2, 100]</w:t>
            </w:r>
          </w:p>
          <w:p w:rsidR="0010027E" w:rsidRPr="00A470B0" w:rsidRDefault="0010027E" w:rsidP="0010027E">
            <w:pPr>
              <w:keepNext/>
              <w:rPr>
                <w:sz w:val="20"/>
              </w:rPr>
            </w:pPr>
            <w:r w:rsidRPr="00A470B0">
              <w:rPr>
                <w:sz w:val="20"/>
              </w:rPr>
              <w:t>1 – NPV = 0%</w:t>
            </w:r>
          </w:p>
        </w:tc>
        <w:tc>
          <w:tcPr>
            <w:tcW w:w="2269" w:type="dxa"/>
            <w:tcBorders>
              <w:top w:val="nil"/>
            </w:tcBorders>
            <w:vAlign w:val="center"/>
          </w:tcPr>
          <w:p w:rsidR="0010027E" w:rsidRPr="00A470B0" w:rsidRDefault="0010027E" w:rsidP="0010027E">
            <w:pPr>
              <w:keepNext/>
              <w:rPr>
                <w:sz w:val="20"/>
              </w:rPr>
            </w:pPr>
          </w:p>
        </w:tc>
      </w:tr>
    </w:tbl>
    <w:p w:rsidR="0010027E" w:rsidRPr="00A470B0" w:rsidRDefault="0010027E" w:rsidP="0010027E">
      <w:pPr>
        <w:jc w:val="both"/>
        <w:rPr>
          <w:sz w:val="20"/>
        </w:rPr>
      </w:pPr>
      <w:r w:rsidRPr="00A470B0">
        <w:rPr>
          <w:sz w:val="20"/>
        </w:rPr>
        <w:t>AS-PCR = allele-specific PCR, HRM = high resolution melt.</w:t>
      </w:r>
    </w:p>
    <w:p w:rsidR="0010027E" w:rsidRPr="00A470B0" w:rsidRDefault="0010027E" w:rsidP="0010027E">
      <w:pPr>
        <w:pStyle w:val="Caption"/>
        <w:rPr>
          <w:rFonts w:ascii="Times New Roman" w:hAnsi="Times New Roman"/>
        </w:rPr>
      </w:pPr>
      <w:bookmarkStart w:id="6" w:name="_Ref325030375"/>
    </w:p>
    <w:p w:rsidR="0010027E" w:rsidRPr="00A470B0" w:rsidRDefault="0010027E" w:rsidP="0010027E">
      <w:pPr>
        <w:pStyle w:val="Caption"/>
        <w:ind w:left="0" w:firstLine="0"/>
        <w:rPr>
          <w:rFonts w:ascii="Times New Roman" w:hAnsi="Times New Roman"/>
        </w:rPr>
      </w:pPr>
      <w:r w:rsidRPr="00A470B0">
        <w:rPr>
          <w:rFonts w:ascii="Times New Roman" w:hAnsi="Times New Roman"/>
        </w:rPr>
        <w:t xml:space="preserve">Table </w:t>
      </w:r>
      <w:r w:rsidRPr="00A470B0">
        <w:rPr>
          <w:rFonts w:ascii="Times New Roman" w:hAnsi="Times New Roman"/>
        </w:rPr>
        <w:fldChar w:fldCharType="begin"/>
      </w:r>
      <w:r w:rsidRPr="00A470B0">
        <w:rPr>
          <w:rFonts w:ascii="Times New Roman" w:hAnsi="Times New Roman"/>
        </w:rPr>
        <w:instrText xml:space="preserve"> SEQ Table_ES. \* ARABIC </w:instrText>
      </w:r>
      <w:r w:rsidRPr="00A470B0">
        <w:rPr>
          <w:rFonts w:ascii="Times New Roman" w:hAnsi="Times New Roman"/>
        </w:rPr>
        <w:fldChar w:fldCharType="separate"/>
      </w:r>
      <w:r w:rsidR="002B79DB">
        <w:rPr>
          <w:rFonts w:ascii="Times New Roman" w:hAnsi="Times New Roman"/>
          <w:noProof/>
        </w:rPr>
        <w:t>2</w:t>
      </w:r>
      <w:r w:rsidRPr="00A470B0">
        <w:rPr>
          <w:rFonts w:ascii="Times New Roman" w:hAnsi="Times New Roman"/>
        </w:rPr>
        <w:fldChar w:fldCharType="end"/>
      </w:r>
      <w:bookmarkEnd w:id="6"/>
      <w:r w:rsidRPr="00A470B0">
        <w:rPr>
          <w:rFonts w:ascii="Times New Roman" w:hAnsi="Times New Roman"/>
        </w:rPr>
        <w:tab/>
        <w:t xml:space="preserve">Diagnostic accuracy of BRAF V600 mutation testing methodologies to detect </w:t>
      </w:r>
      <w:r w:rsidRPr="00A470B0">
        <w:rPr>
          <w:rFonts w:ascii="Times New Roman" w:hAnsi="Times New Roman"/>
          <w:u w:val="single"/>
        </w:rPr>
        <w:t>BRAF V600E or V600K mutations</w:t>
      </w:r>
      <w:r w:rsidRPr="00A470B0">
        <w:rPr>
          <w:rFonts w:ascii="Times New Roman" w:hAnsi="Times New Roman"/>
        </w:rPr>
        <w:t xml:space="preserve"> compared to either the constructed reference standard (DNA sequencing with confirmatory pyrosequencing) or to DNA sequencing alone</w:t>
      </w:r>
    </w:p>
    <w:tbl>
      <w:tblPr>
        <w:tblW w:w="4904" w:type="pct"/>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Caption w:val="Table 2 Diagnostic accuracy of BRAF V600 mutation testing methodologies to detect BRAF V600E or V600K mutations compared to either the constructed reference standard (DNA sequencing with confirmatory pyrosequencing) or to DNA sequencing alone"/>
      </w:tblPr>
      <w:tblGrid>
        <w:gridCol w:w="2151"/>
        <w:gridCol w:w="2233"/>
        <w:gridCol w:w="2222"/>
        <w:gridCol w:w="2459"/>
      </w:tblGrid>
      <w:tr w:rsidR="0010027E" w:rsidRPr="00A470B0" w:rsidTr="0010027E">
        <w:trPr>
          <w:cantSplit/>
          <w:tblHeader/>
        </w:trPr>
        <w:tc>
          <w:tcPr>
            <w:tcW w:w="1985" w:type="dxa"/>
            <w:vMerge w:val="restart"/>
            <w:tcBorders>
              <w:right w:val="nil"/>
            </w:tcBorders>
          </w:tcPr>
          <w:p w:rsidR="0010027E" w:rsidRPr="00A470B0" w:rsidRDefault="0010027E" w:rsidP="0010027E">
            <w:pPr>
              <w:ind w:left="-57" w:right="-113"/>
              <w:jc w:val="center"/>
              <w:rPr>
                <w:b/>
                <w:sz w:val="20"/>
              </w:rPr>
            </w:pPr>
            <w:r w:rsidRPr="00A470B0">
              <w:rPr>
                <w:b/>
                <w:sz w:val="20"/>
              </w:rPr>
              <w:t>Study</w:t>
            </w:r>
          </w:p>
        </w:tc>
        <w:tc>
          <w:tcPr>
            <w:tcW w:w="6380" w:type="dxa"/>
            <w:gridSpan w:val="3"/>
            <w:tcBorders>
              <w:left w:val="nil"/>
            </w:tcBorders>
          </w:tcPr>
          <w:p w:rsidR="0010027E" w:rsidRPr="00A470B0" w:rsidRDefault="0010027E" w:rsidP="0010027E">
            <w:pPr>
              <w:ind w:left="-57" w:right="-113"/>
              <w:jc w:val="center"/>
              <w:rPr>
                <w:b/>
                <w:sz w:val="20"/>
              </w:rPr>
            </w:pPr>
            <w:r w:rsidRPr="00A470B0">
              <w:rPr>
                <w:b/>
                <w:sz w:val="20"/>
              </w:rPr>
              <w:t>BRAF V600 testing methodology</w:t>
            </w:r>
          </w:p>
        </w:tc>
      </w:tr>
      <w:tr w:rsidR="0010027E" w:rsidRPr="00A470B0" w:rsidTr="0010027E">
        <w:trPr>
          <w:cantSplit/>
          <w:tblHeader/>
        </w:trPr>
        <w:tc>
          <w:tcPr>
            <w:tcW w:w="1985" w:type="dxa"/>
            <w:vMerge/>
            <w:tcBorders>
              <w:right w:val="nil"/>
            </w:tcBorders>
          </w:tcPr>
          <w:p w:rsidR="0010027E" w:rsidRPr="00A470B0" w:rsidRDefault="0010027E" w:rsidP="0010027E">
            <w:pPr>
              <w:ind w:left="-57" w:right="-113"/>
              <w:jc w:val="center"/>
              <w:rPr>
                <w:b/>
                <w:sz w:val="20"/>
              </w:rPr>
            </w:pPr>
          </w:p>
        </w:tc>
        <w:tc>
          <w:tcPr>
            <w:tcW w:w="2061" w:type="dxa"/>
            <w:tcBorders>
              <w:left w:val="nil"/>
              <w:right w:val="nil"/>
            </w:tcBorders>
          </w:tcPr>
          <w:p w:rsidR="0010027E" w:rsidRPr="00A470B0" w:rsidRDefault="0010027E" w:rsidP="0010027E">
            <w:pPr>
              <w:ind w:left="-57" w:right="-113"/>
              <w:rPr>
                <w:b/>
                <w:sz w:val="20"/>
              </w:rPr>
            </w:pPr>
            <w:r w:rsidRPr="00A470B0">
              <w:rPr>
                <w:b/>
                <w:sz w:val="20"/>
              </w:rPr>
              <w:t>Allele-specific PCR</w:t>
            </w:r>
          </w:p>
        </w:tc>
        <w:tc>
          <w:tcPr>
            <w:tcW w:w="2050" w:type="dxa"/>
            <w:tcBorders>
              <w:left w:val="nil"/>
              <w:right w:val="nil"/>
            </w:tcBorders>
          </w:tcPr>
          <w:p w:rsidR="0010027E" w:rsidRPr="00A470B0" w:rsidRDefault="0010027E" w:rsidP="0010027E">
            <w:pPr>
              <w:ind w:left="-57" w:right="-113"/>
              <w:rPr>
                <w:sz w:val="20"/>
              </w:rPr>
            </w:pPr>
            <w:r w:rsidRPr="00A470B0">
              <w:rPr>
                <w:b/>
                <w:sz w:val="20"/>
              </w:rPr>
              <w:t>High resolution Melt</w:t>
            </w:r>
          </w:p>
        </w:tc>
        <w:tc>
          <w:tcPr>
            <w:tcW w:w="2269" w:type="dxa"/>
            <w:tcBorders>
              <w:left w:val="nil"/>
            </w:tcBorders>
          </w:tcPr>
          <w:p w:rsidR="0010027E" w:rsidRPr="00A470B0" w:rsidRDefault="0010027E" w:rsidP="0010027E">
            <w:pPr>
              <w:ind w:left="-57" w:right="-113"/>
              <w:rPr>
                <w:sz w:val="20"/>
              </w:rPr>
            </w:pPr>
            <w:r w:rsidRPr="00A470B0">
              <w:rPr>
                <w:b/>
                <w:sz w:val="20"/>
              </w:rPr>
              <w:t>DNA sequencing</w:t>
            </w:r>
          </w:p>
        </w:tc>
      </w:tr>
      <w:tr w:rsidR="0010027E" w:rsidRPr="00A470B0" w:rsidTr="0010027E">
        <w:trPr>
          <w:cantSplit/>
        </w:trPr>
        <w:tc>
          <w:tcPr>
            <w:tcW w:w="4046" w:type="dxa"/>
            <w:gridSpan w:val="2"/>
            <w:tcBorders>
              <w:bottom w:val="nil"/>
              <w:right w:val="nil"/>
            </w:tcBorders>
          </w:tcPr>
          <w:p w:rsidR="0010027E" w:rsidRPr="00A470B0" w:rsidRDefault="0010027E" w:rsidP="0010027E">
            <w:pPr>
              <w:rPr>
                <w:sz w:val="20"/>
              </w:rPr>
            </w:pPr>
            <w:r w:rsidRPr="00A470B0">
              <w:rPr>
                <w:b/>
                <w:sz w:val="20"/>
              </w:rPr>
              <w:t>Estimated Sensitivity</w:t>
            </w:r>
          </w:p>
        </w:tc>
        <w:tc>
          <w:tcPr>
            <w:tcW w:w="2050" w:type="dxa"/>
            <w:tcBorders>
              <w:left w:val="nil"/>
              <w:bottom w:val="nil"/>
              <w:right w:val="nil"/>
            </w:tcBorders>
          </w:tcPr>
          <w:p w:rsidR="0010027E" w:rsidRPr="00A470B0" w:rsidRDefault="0010027E" w:rsidP="0010027E">
            <w:pPr>
              <w:rPr>
                <w:sz w:val="20"/>
              </w:rPr>
            </w:pPr>
            <w:r w:rsidRPr="00A470B0">
              <w:rPr>
                <w:sz w:val="20"/>
              </w:rPr>
              <w:t>[95% CI]</w:t>
            </w:r>
          </w:p>
        </w:tc>
        <w:tc>
          <w:tcPr>
            <w:tcW w:w="2269" w:type="dxa"/>
            <w:tcBorders>
              <w:left w:val="nil"/>
              <w:bottom w:val="nil"/>
            </w:tcBorders>
          </w:tcPr>
          <w:p w:rsidR="0010027E" w:rsidRPr="00A470B0" w:rsidRDefault="0010027E" w:rsidP="0010027E">
            <w:pPr>
              <w:rPr>
                <w:sz w:val="20"/>
              </w:rPr>
            </w:pPr>
          </w:p>
        </w:tc>
      </w:tr>
      <w:tr w:rsidR="0010027E" w:rsidRPr="00A470B0" w:rsidTr="0010027E">
        <w:trPr>
          <w:cantSplit/>
        </w:trPr>
        <w:tc>
          <w:tcPr>
            <w:tcW w:w="1985" w:type="dxa"/>
            <w:tcBorders>
              <w:bottom w:val="nil"/>
              <w:right w:val="nil"/>
            </w:tcBorders>
          </w:tcPr>
          <w:p w:rsidR="0010027E" w:rsidRPr="00A470B0" w:rsidRDefault="0010027E" w:rsidP="0010027E">
            <w:pPr>
              <w:rPr>
                <w:sz w:val="20"/>
                <w:lang w:val="fr-FR"/>
              </w:rPr>
            </w:pPr>
            <w:r w:rsidRPr="00A470B0">
              <w:rPr>
                <w:sz w:val="20"/>
                <w:lang w:val="fr-FR"/>
              </w:rPr>
              <w:t xml:space="preserve">Rueschoff et al </w:t>
            </w:r>
            <w:r w:rsidRPr="00A470B0">
              <w:rPr>
                <w:sz w:val="20"/>
                <w:lang w:val="fr-FR"/>
              </w:rPr>
              <w:fldChar w:fldCharType="begin"/>
            </w:r>
            <w:r w:rsidRPr="00A470B0">
              <w:rPr>
                <w:sz w:val="20"/>
                <w:lang w:val="fr-FR"/>
              </w:rPr>
              <w:instrText xml:space="preserve"> ADDIN EN.CITE &lt;EndNote&gt;&lt;Cite&gt;&lt;Author&gt;Rueschoff&lt;/Author&gt;&lt;Year&gt;2011&lt;/Year&gt;&lt;RecNum&gt;33&lt;/RecNum&gt;&lt;DisplayText&gt;(6)&lt;/DisplayText&gt;&lt;record&gt;&lt;rec-number&gt;33&lt;/rec-number&gt;&lt;foreign-keys&gt;&lt;key app="EN" db-id="e9z2xxfak5rpfwe5as1x5s2se2at0xasza2z"&gt;33&lt;/key&gt;&lt;/foreign-keys&gt;&lt;ref-type name="Journal Article"&gt;17&lt;/ref-type&gt;&lt;contributors&gt;&lt;authors&gt;&lt;author&gt;Rueschoff, J&lt;/author&gt;&lt;author&gt;Bloom, K&lt;/author&gt;&lt;author&gt;Anderson, S&lt;/author&gt;&lt;author&gt;Meldrum, C &lt;/author&gt;&lt;author&gt;Vallera, D U&lt;/author&gt;&lt;author&gt;Schilling, R&lt;/author&gt;&lt;author&gt;Lee, J. R.-J&lt;/author&gt;&lt;author&gt;Langland, R&lt;/author&gt;&lt;author&gt;Halait, H&lt;/author&gt;&lt;author&gt;Dugan, M. C&lt;/author&gt;&lt;author&gt;Lawrence, H. J&lt;/author&gt;&lt;/authors&gt;&lt;/contributors&gt;&lt;titles&gt;&lt;title&gt;Molecular testing for BRAF V600 mutations in the Phase III trial of the selective BRAF inhibitor vemurafenib in metastatic melanoma: a comparison of the cobas! 4800 BRAF V600E mutation test and Sanger sequencing. Proceedings from 8th International Congress of the Society for Melanoma Research. Abstract LBA2-3.&lt;/title&gt;&lt;secondary-title&gt;Pigment Cell Res&lt;/secondary-title&gt;&lt;/titles&gt;&lt;periodical&gt;&lt;full-title&gt;Pigment Cell Res&lt;/full-title&gt;&lt;/periodical&gt;&lt;pages&gt;1023&lt;/pages&gt;&lt;volume&gt;24&lt;/volume&gt;&lt;dates&gt;&lt;year&gt;2011&lt;/year&gt;&lt;/dates&gt;&lt;urls&gt;&lt;/urls&gt;&lt;/record&gt;&lt;/Cite&gt;&lt;/EndNote&gt;</w:instrText>
            </w:r>
            <w:r w:rsidRPr="00A470B0">
              <w:rPr>
                <w:sz w:val="20"/>
                <w:lang w:val="fr-FR"/>
              </w:rPr>
              <w:fldChar w:fldCharType="separate"/>
            </w:r>
            <w:r w:rsidRPr="00A470B0">
              <w:rPr>
                <w:noProof/>
                <w:sz w:val="20"/>
                <w:lang w:val="fr-FR"/>
              </w:rPr>
              <w:t>(6)</w:t>
            </w:r>
            <w:r w:rsidRPr="00A470B0">
              <w:rPr>
                <w:sz w:val="20"/>
                <w:lang w:val="fr-FR"/>
              </w:rPr>
              <w:fldChar w:fldCharType="end"/>
            </w:r>
          </w:p>
          <w:p w:rsidR="0010027E" w:rsidRPr="00A470B0" w:rsidRDefault="0010027E" w:rsidP="0010027E">
            <w:pPr>
              <w:rPr>
                <w:sz w:val="20"/>
                <w:lang w:val="fr-FR"/>
              </w:rPr>
            </w:pPr>
            <w:r w:rsidRPr="00A470B0">
              <w:rPr>
                <w:sz w:val="20"/>
                <w:lang w:val="fr-FR"/>
              </w:rPr>
              <w:t>(cobas)</w:t>
            </w:r>
          </w:p>
          <w:p w:rsidR="0010027E" w:rsidRPr="00A470B0" w:rsidRDefault="0010027E" w:rsidP="0010027E">
            <w:pPr>
              <w:rPr>
                <w:sz w:val="20"/>
                <w:lang w:val="fr-FR"/>
              </w:rPr>
            </w:pPr>
          </w:p>
          <w:p w:rsidR="0010027E" w:rsidRPr="00A470B0" w:rsidRDefault="0010027E" w:rsidP="0010027E">
            <w:pPr>
              <w:rPr>
                <w:sz w:val="20"/>
                <w:lang w:val="fr-FR"/>
              </w:rPr>
            </w:pPr>
            <w:r w:rsidRPr="00A470B0">
              <w:rPr>
                <w:sz w:val="20"/>
                <w:lang w:val="fr-FR"/>
              </w:rPr>
              <w:t xml:space="preserve">Halait et al </w:t>
            </w:r>
            <w:r w:rsidRPr="00A470B0">
              <w:rPr>
                <w:sz w:val="20"/>
                <w:lang w:val="fr-FR"/>
              </w:rPr>
              <w:fldChar w:fldCharType="begin"/>
            </w:r>
            <w:r w:rsidRPr="00A470B0">
              <w:rPr>
                <w:sz w:val="20"/>
                <w:lang w:val="fr-FR"/>
              </w:rPr>
              <w:instrText xml:space="preserve"> ADDIN EN.CITE &lt;EndNote&gt;&lt;Cite&gt;&lt;Author&gt;Halait&lt;/Author&gt;&lt;Year&gt;2012&lt;/Year&gt;&lt;RecNum&gt;23&lt;/RecNum&gt;&lt;DisplayText&gt;(5)&lt;/DisplayText&gt;&lt;record&gt;&lt;rec-number&gt;23&lt;/rec-number&gt;&lt;foreign-keys&gt;&lt;key app="EN" db-id="e9z2xxfak5rpfwe5as1x5s2se2at0xasza2z"&gt;23&lt;/key&gt;&lt;/foreign-keys&gt;&lt;ref-type name="Journal Article"&gt;17&lt;/ref-type&gt;&lt;contributors&gt;&lt;authors&gt;&lt;author&gt;Halait, H.&lt;/author&gt;&lt;author&gt;Demartin, K.&lt;/author&gt;&lt;author&gt;Shah, S.&lt;/author&gt;&lt;author&gt;Soviero, S.&lt;/author&gt;&lt;author&gt;Langland, R.&lt;/author&gt;&lt;author&gt;Cheng, S.&lt;/author&gt;&lt;author&gt;Hillman, G.&lt;/author&gt;&lt;author&gt;Wu, L.&lt;/author&gt;&lt;author&gt;Lawrence, H. J.&lt;/author&gt;&lt;/authors&gt;&lt;/contributors&gt;&lt;auth-address&gt;Lawrence, H.J., Roche Molecular Diagnostics, Pleasanton, CA 94588, United States&lt;/auth-address&gt;&lt;titles&gt;&lt;title&gt;Analytical performance of a real-time PCR-based assay for V600 mutations in the BRAF gene, used as the companion diagnostic test for the novel BRAF inhibitor vemurafenib in metastatic melanoma&lt;/title&gt;&lt;secondary-title&gt;Diagnostic Molecular Pathology&lt;/secondary-title&gt;&lt;/titles&gt;&lt;periodical&gt;&lt;full-title&gt;Diagnostic Molecular Pathology&lt;/full-title&gt;&lt;/periodical&gt;&lt;pages&gt;1-8&lt;/pages&gt;&lt;volume&gt;21&lt;/volume&gt;&lt;number&gt;1&lt;/number&gt;&lt;keywords&gt;&lt;keyword&gt;B Raf kinase&lt;/keyword&gt;&lt;keyword&gt;fluorescent dye&lt;/keyword&gt;&lt;keyword&gt;genomic DNA&lt;/keyword&gt;&lt;keyword&gt;melanin&lt;/keyword&gt;&lt;keyword&gt;vemurafenib&lt;/keyword&gt;&lt;keyword&gt;allele&lt;/keyword&gt;&lt;keyword&gt;article&lt;/keyword&gt;&lt;keyword&gt;cross reaction&lt;/keyword&gt;&lt;keyword&gt;diagnostic test&lt;/keyword&gt;&lt;keyword&gt;gene mutation&lt;/keyword&gt;&lt;keyword&gt;human&lt;/keyword&gt;&lt;keyword&gt;human cell&lt;/keyword&gt;&lt;keyword&gt;melanoma&lt;/keyword&gt;&lt;keyword&gt;metastasis&lt;/keyword&gt;&lt;keyword&gt;oligonucleotide probe&lt;/keyword&gt;&lt;keyword&gt;priority journal&lt;/keyword&gt;&lt;keyword&gt;real time polymerase chain reaction&lt;/keyword&gt;&lt;keyword&gt;sensitivity and specificity&lt;/keyword&gt;&lt;/keywords&gt;&lt;dates&gt;&lt;year&gt;2012&lt;/year&gt;&lt;/dates&gt;&lt;isbn&gt;1052-9551&amp;#xD;1533-4066&lt;/isbn&gt;&lt;urls&gt;&lt;related-urls&gt;&lt;url&gt;http://www.embase.com/search/results?subaction=viewrecord&amp;amp;from=export&amp;amp;id=L51844536&lt;/url&gt;&lt;url&gt;http://dx.doi.org/10.1097/PDM.0b013e31823b216f&lt;/url&gt;&lt;/related-urls&gt;&lt;/urls&gt;&lt;/record&gt;&lt;/Cite&gt;&lt;/EndNote&gt;</w:instrText>
            </w:r>
            <w:r w:rsidRPr="00A470B0">
              <w:rPr>
                <w:sz w:val="20"/>
                <w:lang w:val="fr-FR"/>
              </w:rPr>
              <w:fldChar w:fldCharType="separate"/>
            </w:r>
            <w:r w:rsidRPr="00A470B0">
              <w:rPr>
                <w:noProof/>
                <w:sz w:val="20"/>
                <w:lang w:val="fr-FR"/>
              </w:rPr>
              <w:t>(5)</w:t>
            </w:r>
            <w:r w:rsidRPr="00A470B0">
              <w:rPr>
                <w:sz w:val="20"/>
                <w:lang w:val="fr-FR"/>
              </w:rPr>
              <w:fldChar w:fldCharType="end"/>
            </w:r>
          </w:p>
          <w:p w:rsidR="0010027E" w:rsidRPr="00A470B0" w:rsidRDefault="0010027E" w:rsidP="0010027E">
            <w:pPr>
              <w:rPr>
                <w:sz w:val="20"/>
                <w:lang w:val="fr-FR"/>
              </w:rPr>
            </w:pPr>
            <w:r w:rsidRPr="00A470B0">
              <w:rPr>
                <w:sz w:val="20"/>
                <w:lang w:val="fr-FR"/>
              </w:rPr>
              <w:t>(cobas)</w:t>
            </w:r>
          </w:p>
          <w:p w:rsidR="0010027E" w:rsidRPr="00A470B0" w:rsidRDefault="0010027E" w:rsidP="0010027E">
            <w:pPr>
              <w:rPr>
                <w:sz w:val="20"/>
                <w:lang w:val="fr-FR"/>
              </w:rPr>
            </w:pPr>
          </w:p>
          <w:p w:rsidR="0010027E" w:rsidRPr="00A470B0" w:rsidRDefault="0010027E" w:rsidP="0010027E">
            <w:pPr>
              <w:rPr>
                <w:sz w:val="20"/>
                <w:lang w:val="fr-FR"/>
              </w:rPr>
            </w:pPr>
            <w:r w:rsidRPr="00A470B0">
              <w:rPr>
                <w:sz w:val="20"/>
                <w:lang w:val="fr-FR"/>
              </w:rPr>
              <w:t xml:space="preserve">Lopez-Rios et al </w:t>
            </w:r>
            <w:r w:rsidRPr="00A470B0">
              <w:rPr>
                <w:sz w:val="20"/>
                <w:lang w:val="fr-FR"/>
              </w:rPr>
              <w:fldChar w:fldCharType="begin"/>
            </w:r>
            <w:r w:rsidRPr="00A470B0">
              <w:rPr>
                <w:sz w:val="20"/>
                <w:lang w:val="fr-FR"/>
              </w:rPr>
              <w:instrText xml:space="preserve"> ADDIN EN.CITE &lt;EndNote&gt;&lt;Cite&gt;&lt;Author&gt;Lopez-Rios&lt;/Author&gt;&lt;Year&gt;2011&lt;/Year&gt;&lt;RecNum&gt;32&lt;/RecNum&gt;&lt;DisplayText&gt;(8)&lt;/DisplayText&gt;&lt;record&gt;&lt;rec-number&gt;32&lt;/rec-number&gt;&lt;foreign-keys&gt;&lt;key app="EN" db-id="e9z2xxfak5rpfwe5as1x5s2se2at0xasza2z"&gt;32&lt;/key&gt;&lt;/foreign-keys&gt;&lt;ref-type name="Journal Article"&gt;17&lt;/ref-type&gt;&lt;contributors&gt;&lt;authors&gt;&lt;author&gt;Lopez-Rios, F&lt;/author&gt;&lt;author&gt;Angulo, B&lt;/author&gt;&lt;author&gt;Gomez, B&lt;/author&gt;&lt;author&gt;et al. &lt;/author&gt;&lt;/authors&gt;&lt;/contributors&gt;&lt;titles&gt;&lt;title&gt;Comparison of molecular testing methods for the detection of BRAF V600E mutations in formalin-fixed paraffin-embedded tissue (FFPET) specimens of malignant melanoma&lt;/title&gt;&lt;secondary-title&gt;European Congress of Pathology (ECP)&lt;/secondary-title&gt;&lt;/titles&gt;&lt;periodical&gt;&lt;full-title&gt;European Congress of Pathology (ECP)&lt;/full-title&gt;&lt;/periodical&gt;&lt;pages&gt;Abstract PS 22.1-026&lt;/pages&gt;&lt;dates&gt;&lt;year&gt;2011&lt;/year&gt;&lt;/dates&gt;&lt;urls&gt;&lt;/urls&gt;&lt;/record&gt;&lt;/Cite&gt;&lt;/EndNote&gt;</w:instrText>
            </w:r>
            <w:r w:rsidRPr="00A470B0">
              <w:rPr>
                <w:sz w:val="20"/>
                <w:lang w:val="fr-FR"/>
              </w:rPr>
              <w:fldChar w:fldCharType="separate"/>
            </w:r>
            <w:r w:rsidRPr="00A470B0">
              <w:rPr>
                <w:noProof/>
                <w:sz w:val="20"/>
                <w:lang w:val="fr-FR"/>
              </w:rPr>
              <w:t>(8)</w:t>
            </w:r>
            <w:r w:rsidRPr="00A470B0">
              <w:rPr>
                <w:sz w:val="20"/>
                <w:lang w:val="fr-FR"/>
              </w:rPr>
              <w:fldChar w:fldCharType="end"/>
            </w:r>
          </w:p>
          <w:p w:rsidR="0010027E" w:rsidRPr="00A470B0" w:rsidRDefault="0010027E" w:rsidP="0010027E">
            <w:pPr>
              <w:rPr>
                <w:sz w:val="20"/>
                <w:lang w:val="fr-FR"/>
              </w:rPr>
            </w:pPr>
            <w:r w:rsidRPr="00A470B0">
              <w:rPr>
                <w:sz w:val="20"/>
                <w:lang w:val="fr-FR"/>
              </w:rPr>
              <w:t>(cobas)</w:t>
            </w:r>
          </w:p>
          <w:p w:rsidR="0010027E" w:rsidRPr="00A470B0" w:rsidRDefault="0010027E" w:rsidP="0010027E">
            <w:pPr>
              <w:rPr>
                <w:sz w:val="20"/>
                <w:lang w:val="fr-FR"/>
              </w:rPr>
            </w:pPr>
          </w:p>
          <w:p w:rsidR="0010027E" w:rsidRPr="00A470B0" w:rsidRDefault="0010027E" w:rsidP="0010027E">
            <w:pPr>
              <w:rPr>
                <w:sz w:val="20"/>
                <w:lang w:val="fr-FR"/>
              </w:rPr>
            </w:pPr>
            <w:r w:rsidRPr="00A470B0">
              <w:rPr>
                <w:sz w:val="20"/>
                <w:lang w:val="fr-FR"/>
              </w:rPr>
              <w:t xml:space="preserve">Miller et al </w:t>
            </w:r>
            <w:r w:rsidRPr="00A470B0">
              <w:rPr>
                <w:sz w:val="20"/>
                <w:lang w:val="fr-FR"/>
              </w:rPr>
              <w:fldChar w:fldCharType="begin"/>
            </w:r>
            <w:r w:rsidRPr="00A470B0">
              <w:rPr>
                <w:sz w:val="20"/>
                <w:lang w:val="fr-FR"/>
              </w:rPr>
              <w:instrText xml:space="preserve"> ADDIN EN.CITE &lt;EndNote&gt;&lt;Cite&gt;&lt;Author&gt;Miller&lt;/Author&gt;&lt;Year&gt;2004&lt;/Year&gt;&lt;RecNum&gt;35&lt;/RecNum&gt;&lt;DisplayText&gt;(9)&lt;/DisplayText&gt;&lt;record&gt;&lt;rec-number&gt;35&lt;/rec-number&gt;&lt;foreign-keys&gt;&lt;key app="EN" db-id="e9z2xxfak5rpfwe5as1x5s2se2at0xasza2z"&gt;35&lt;/key&gt;&lt;/foreign-keys&gt;&lt;ref-type name="Journal Article"&gt;17&lt;/ref-type&gt;&lt;contributors&gt;&lt;authors&gt;&lt;author&gt;Miller, Christopher J.&lt;/author&gt;&lt;author&gt;Cheung, Mitchell&lt;/author&gt;&lt;author&gt;Sharma, Arati&lt;/author&gt;&lt;author&gt;Clarke, Loren&lt;/author&gt;&lt;author&gt;Helm, Klaus&lt;/author&gt;&lt;author&gt;Mauger, David&lt;/author&gt;&lt;author&gt;Robertson, Gavin P.&lt;/author&gt;&lt;/authors&gt;&lt;/contributors&gt;&lt;titles&gt;&lt;title&gt;Method of Mutation Analysis May Contribute to Discrepancies in Reports of V599EBRAF Mutation Frequencies in Melanocytic Neoplasms&lt;/title&gt;&lt;secondary-title&gt;J Investig Dermatol&lt;/secondary-title&gt;&lt;/titles&gt;&lt;periodical&gt;&lt;full-title&gt;J Investig Dermatol&lt;/full-title&gt;&lt;/periodical&gt;&lt;pages&gt;990-992&lt;/pages&gt;&lt;volume&gt;123&lt;/volume&gt;&lt;number&gt;5&lt;/number&gt;&lt;dates&gt;&lt;year&gt;2004&lt;/year&gt;&lt;/dates&gt;&lt;isbn&gt;0022-202X&lt;/isbn&gt;&lt;urls&gt;&lt;related-urls&gt;&lt;url&gt;http://dx.doi.org/10.1111/j.0022-202X.2004.23468.x&lt;/url&gt;&lt;/related-urls&gt;&lt;/urls&gt;&lt;/record&gt;&lt;/Cite&gt;&lt;/EndNote&gt;</w:instrText>
            </w:r>
            <w:r w:rsidRPr="00A470B0">
              <w:rPr>
                <w:sz w:val="20"/>
                <w:lang w:val="fr-FR"/>
              </w:rPr>
              <w:fldChar w:fldCharType="separate"/>
            </w:r>
            <w:r w:rsidRPr="00A470B0">
              <w:rPr>
                <w:noProof/>
                <w:sz w:val="20"/>
                <w:lang w:val="fr-FR"/>
              </w:rPr>
              <w:t>(9)</w:t>
            </w:r>
            <w:r w:rsidRPr="00A470B0">
              <w:rPr>
                <w:sz w:val="20"/>
                <w:lang w:val="fr-FR"/>
              </w:rPr>
              <w:fldChar w:fldCharType="end"/>
            </w:r>
          </w:p>
          <w:p w:rsidR="0010027E" w:rsidRPr="00A470B0" w:rsidRDefault="0010027E" w:rsidP="0010027E">
            <w:pPr>
              <w:rPr>
                <w:sz w:val="20"/>
                <w:lang w:val="fr-FR"/>
              </w:rPr>
            </w:pPr>
          </w:p>
          <w:p w:rsidR="0010027E" w:rsidRPr="00A470B0" w:rsidRDefault="0010027E" w:rsidP="0010027E">
            <w:pPr>
              <w:rPr>
                <w:sz w:val="20"/>
                <w:lang w:val="fr-FR"/>
              </w:rPr>
            </w:pPr>
          </w:p>
          <w:p w:rsidR="0010027E" w:rsidRPr="00A470B0" w:rsidRDefault="0010027E" w:rsidP="0010027E">
            <w:pPr>
              <w:rPr>
                <w:sz w:val="20"/>
                <w:lang w:val="fr-FR"/>
              </w:rPr>
            </w:pPr>
            <w:r w:rsidRPr="00A470B0">
              <w:rPr>
                <w:sz w:val="20"/>
                <w:lang w:val="fr-FR"/>
              </w:rPr>
              <w:t xml:space="preserve">Ellison et al </w:t>
            </w:r>
            <w:r w:rsidRPr="00A470B0">
              <w:rPr>
                <w:sz w:val="20"/>
                <w:lang w:val="fr-FR"/>
              </w:rPr>
              <w:fldChar w:fldCharType="begin"/>
            </w:r>
            <w:r w:rsidRPr="00A470B0">
              <w:rPr>
                <w:sz w:val="20"/>
                <w:lang w:val="fr-FR"/>
              </w:rPr>
              <w:instrText xml:space="preserve"> ADDIN EN.CITE &lt;EndNote&gt;&lt;Cite&gt;&lt;Author&gt;Ellison&lt;/Author&gt;&lt;Year&gt;2010&lt;/Year&gt;&lt;RecNum&gt;31&lt;/RecNum&gt;&lt;DisplayText&gt;(7)&lt;/DisplayText&gt;&lt;record&gt;&lt;rec-number&gt;31&lt;/rec-number&gt;&lt;foreign-keys&gt;&lt;key app="EN" db-id="e9z2xxfak5rpfwe5as1x5s2se2at0xasza2z"&gt;31&lt;/key&gt;&lt;/foreign-keys&gt;&lt;ref-type name="Journal Article"&gt;17&lt;/ref-type&gt;&lt;contributors&gt;&lt;authors&gt;&lt;author&gt;Ellison, Gillian&lt;/author&gt;&lt;author&gt;Donald, Emma&lt;/author&gt;&lt;author&gt;McWalter, Gael&lt;/author&gt;&lt;author&gt;Knight, Lucy&lt;/author&gt;&lt;author&gt;Fletcher, Lynn&lt;/author&gt;&lt;author&gt;Sherwood, James&lt;/author&gt;&lt;author&gt;Cantarini, Mireille&lt;/author&gt;&lt;author&gt;Orr, Maria&lt;/author&gt;&lt;author&gt;Speake, Georgina&lt;/author&gt;&lt;/authors&gt;&lt;/contributors&gt;&lt;titles&gt;&lt;title&gt;A comparison of ARMS and DNA sequencing for mutation analysis in clinical biopsy samples&lt;/title&gt;&lt;secondary-title&gt;Journal of Experimental &amp;amp; Clinical Cancer Research&lt;/secondary-title&gt;&lt;/titles&gt;&lt;periodical&gt;&lt;full-title&gt;Journal of Experimental &amp;amp; Clinical Cancer Research&lt;/full-title&gt;&lt;/periodical&gt;&lt;pages&gt;1-8&lt;/pages&gt;&lt;volume&gt;29&lt;/volume&gt;&lt;number&gt;1&lt;/number&gt;&lt;keywords&gt;&lt;keyword&gt;Medicine&lt;/keyword&gt;&lt;/keywords&gt;&lt;dates&gt;&lt;year&gt;2010&lt;/year&gt;&lt;/dates&gt;&lt;publisher&gt;BioMed Central&lt;/publisher&gt;&lt;isbn&gt;1756-9966&lt;/isbn&gt;&lt;urls&gt;&lt;related-urls&gt;&lt;url&gt;http://dx.doi.org/10.1186/1756-9966-29-132&lt;/url&gt;&lt;/related-urls&gt;&lt;/urls&gt;&lt;electronic-resource-num&gt;10.1186/1756-9966-29-132&lt;/electronic-resource-num&gt;&lt;/record&gt;&lt;/Cite&gt;&lt;/EndNote&gt;</w:instrText>
            </w:r>
            <w:r w:rsidRPr="00A470B0">
              <w:rPr>
                <w:sz w:val="20"/>
                <w:lang w:val="fr-FR"/>
              </w:rPr>
              <w:fldChar w:fldCharType="separate"/>
            </w:r>
            <w:r w:rsidRPr="00A470B0">
              <w:rPr>
                <w:noProof/>
                <w:sz w:val="20"/>
                <w:lang w:val="fr-FR"/>
              </w:rPr>
              <w:t>(7)</w:t>
            </w:r>
            <w:r w:rsidRPr="00A470B0">
              <w:rPr>
                <w:sz w:val="20"/>
                <w:lang w:val="fr-FR"/>
              </w:rPr>
              <w:fldChar w:fldCharType="end"/>
            </w:r>
          </w:p>
          <w:p w:rsidR="0010027E" w:rsidRPr="00A470B0" w:rsidRDefault="0010027E" w:rsidP="0010027E">
            <w:pPr>
              <w:rPr>
                <w:sz w:val="20"/>
                <w:lang w:val="fr-FR"/>
              </w:rPr>
            </w:pPr>
          </w:p>
        </w:tc>
        <w:tc>
          <w:tcPr>
            <w:tcW w:w="2061" w:type="dxa"/>
            <w:tcBorders>
              <w:left w:val="nil"/>
              <w:bottom w:val="nil"/>
              <w:right w:val="nil"/>
            </w:tcBorders>
          </w:tcPr>
          <w:p w:rsidR="0010027E" w:rsidRPr="00A470B0" w:rsidRDefault="0010027E" w:rsidP="0010027E">
            <w:pPr>
              <w:rPr>
                <w:sz w:val="20"/>
                <w:lang w:val="fr-FR"/>
              </w:rPr>
            </w:pPr>
            <w:r w:rsidRPr="00A470B0">
              <w:rPr>
                <w:sz w:val="20"/>
                <w:lang w:val="fr-FR"/>
              </w:rPr>
              <w:t>90.5% [86.3, 93.6]</w:t>
            </w:r>
          </w:p>
          <w:p w:rsidR="0010027E" w:rsidRPr="00A470B0" w:rsidRDefault="0010027E" w:rsidP="0010027E">
            <w:pPr>
              <w:ind w:right="-57"/>
              <w:rPr>
                <w:sz w:val="20"/>
                <w:lang w:val="fr-FR"/>
              </w:rPr>
            </w:pPr>
            <w:r w:rsidRPr="00A470B0">
              <w:rPr>
                <w:sz w:val="20"/>
                <w:lang w:val="fr-FR"/>
              </w:rPr>
              <w:t>FN = 9.5% (26/274)</w:t>
            </w:r>
          </w:p>
          <w:p w:rsidR="0010027E" w:rsidRPr="00A470B0" w:rsidRDefault="0010027E" w:rsidP="0010027E">
            <w:pPr>
              <w:rPr>
                <w:sz w:val="20"/>
                <w:lang w:val="fr-FR"/>
              </w:rPr>
            </w:pPr>
          </w:p>
          <w:p w:rsidR="0010027E" w:rsidRPr="00A470B0" w:rsidRDefault="0010027E" w:rsidP="0010027E">
            <w:pPr>
              <w:rPr>
                <w:sz w:val="20"/>
                <w:lang w:val="fr-FR"/>
              </w:rPr>
            </w:pPr>
            <w:r w:rsidRPr="00A470B0">
              <w:rPr>
                <w:sz w:val="20"/>
                <w:lang w:val="fr-FR"/>
              </w:rPr>
              <w:t>95.8% [92.2, 97.9]</w:t>
            </w:r>
          </w:p>
          <w:p w:rsidR="0010027E" w:rsidRPr="00A470B0" w:rsidRDefault="0010027E" w:rsidP="0010027E">
            <w:pPr>
              <w:rPr>
                <w:sz w:val="20"/>
                <w:lang w:val="fr-FR"/>
              </w:rPr>
            </w:pPr>
            <w:r w:rsidRPr="00A470B0">
              <w:rPr>
                <w:sz w:val="20"/>
                <w:lang w:val="fr-FR"/>
              </w:rPr>
              <w:t>FN = 4.2% (10/239)</w:t>
            </w:r>
          </w:p>
          <w:p w:rsidR="0010027E" w:rsidRPr="00A470B0" w:rsidRDefault="0010027E" w:rsidP="0010027E">
            <w:pPr>
              <w:rPr>
                <w:sz w:val="20"/>
                <w:lang w:val="fr-FR"/>
              </w:rPr>
            </w:pPr>
          </w:p>
          <w:p w:rsidR="0010027E" w:rsidRPr="00A470B0" w:rsidRDefault="0010027E" w:rsidP="0010027E">
            <w:pPr>
              <w:rPr>
                <w:sz w:val="20"/>
                <w:lang w:val="fr-FR"/>
              </w:rPr>
            </w:pPr>
            <w:r w:rsidRPr="00A470B0">
              <w:rPr>
                <w:sz w:val="20"/>
                <w:lang w:val="fr-FR"/>
              </w:rPr>
              <w:t>100% [90.4, 100]</w:t>
            </w:r>
          </w:p>
          <w:p w:rsidR="0010027E" w:rsidRPr="00A470B0" w:rsidRDefault="0010027E" w:rsidP="0010027E">
            <w:pPr>
              <w:rPr>
                <w:sz w:val="20"/>
                <w:lang w:val="fr-FR"/>
              </w:rPr>
            </w:pPr>
            <w:r w:rsidRPr="00A470B0">
              <w:rPr>
                <w:sz w:val="20"/>
                <w:lang w:val="fr-FR"/>
              </w:rPr>
              <w:t>FN = 0% (0/46)</w:t>
            </w:r>
          </w:p>
          <w:p w:rsidR="0010027E" w:rsidRPr="00A470B0" w:rsidRDefault="0010027E" w:rsidP="0010027E">
            <w:pPr>
              <w:rPr>
                <w:sz w:val="20"/>
                <w:lang w:val="fr-FR"/>
              </w:rPr>
            </w:pPr>
          </w:p>
          <w:p w:rsidR="0010027E" w:rsidRPr="00A470B0" w:rsidRDefault="0010027E" w:rsidP="0010027E">
            <w:pPr>
              <w:rPr>
                <w:sz w:val="20"/>
                <w:lang w:val="fr-FR"/>
              </w:rPr>
            </w:pPr>
            <w:r w:rsidRPr="00A470B0">
              <w:rPr>
                <w:sz w:val="20"/>
                <w:lang w:val="fr-FR"/>
              </w:rPr>
              <w:t>100% [77.1, 100]</w:t>
            </w:r>
          </w:p>
          <w:p w:rsidR="0010027E" w:rsidRPr="00A470B0" w:rsidRDefault="0010027E" w:rsidP="0010027E">
            <w:pPr>
              <w:rPr>
                <w:sz w:val="20"/>
                <w:lang w:val="fr-FR"/>
              </w:rPr>
            </w:pPr>
            <w:r w:rsidRPr="00A470B0">
              <w:rPr>
                <w:sz w:val="20"/>
                <w:lang w:val="fr-FR"/>
              </w:rPr>
              <w:t>FN = 0% (0/17)</w:t>
            </w:r>
          </w:p>
          <w:p w:rsidR="0010027E" w:rsidRPr="00A470B0" w:rsidRDefault="0010027E" w:rsidP="0010027E">
            <w:pPr>
              <w:rPr>
                <w:sz w:val="20"/>
                <w:lang w:val="fr-FR"/>
              </w:rPr>
            </w:pPr>
          </w:p>
          <w:p w:rsidR="0010027E" w:rsidRPr="00A470B0" w:rsidRDefault="0010027E" w:rsidP="0010027E">
            <w:pPr>
              <w:rPr>
                <w:sz w:val="20"/>
                <w:lang w:val="fr-FR"/>
              </w:rPr>
            </w:pPr>
            <w:r w:rsidRPr="00A470B0">
              <w:rPr>
                <w:sz w:val="20"/>
                <w:lang w:val="fr-FR"/>
              </w:rPr>
              <w:t>100% [93.2, 100]</w:t>
            </w:r>
          </w:p>
          <w:p w:rsidR="0010027E" w:rsidRPr="00A470B0" w:rsidRDefault="0010027E" w:rsidP="0010027E">
            <w:pPr>
              <w:rPr>
                <w:sz w:val="20"/>
                <w:lang w:val="fr-FR"/>
              </w:rPr>
            </w:pPr>
            <w:r w:rsidRPr="00A470B0">
              <w:rPr>
                <w:sz w:val="20"/>
                <w:lang w:val="fr-FR"/>
              </w:rPr>
              <w:t>FN = 0% (0/67)</w:t>
            </w:r>
          </w:p>
        </w:tc>
        <w:tc>
          <w:tcPr>
            <w:tcW w:w="2050" w:type="dxa"/>
            <w:tcBorders>
              <w:left w:val="nil"/>
              <w:bottom w:val="nil"/>
              <w:right w:val="nil"/>
            </w:tcBorders>
          </w:tcPr>
          <w:p w:rsidR="0010027E" w:rsidRPr="00A470B0" w:rsidRDefault="0010027E" w:rsidP="0010027E">
            <w:pPr>
              <w:rPr>
                <w:sz w:val="20"/>
                <w:lang w:val="fr-FR"/>
              </w:rPr>
            </w:pPr>
          </w:p>
        </w:tc>
        <w:tc>
          <w:tcPr>
            <w:tcW w:w="2269" w:type="dxa"/>
            <w:tcBorders>
              <w:left w:val="nil"/>
              <w:bottom w:val="nil"/>
            </w:tcBorders>
          </w:tcPr>
          <w:p w:rsidR="0010027E" w:rsidRPr="00A470B0" w:rsidRDefault="0010027E" w:rsidP="0010027E">
            <w:pPr>
              <w:rPr>
                <w:sz w:val="20"/>
              </w:rPr>
            </w:pPr>
            <w:r w:rsidRPr="00A470B0">
              <w:rPr>
                <w:sz w:val="20"/>
              </w:rPr>
              <w:t>97.4% [94.7, 98.9]</w:t>
            </w:r>
          </w:p>
          <w:p w:rsidR="0010027E" w:rsidRPr="00A470B0" w:rsidRDefault="0010027E" w:rsidP="0010027E">
            <w:pPr>
              <w:rPr>
                <w:sz w:val="20"/>
              </w:rPr>
            </w:pPr>
            <w:r w:rsidRPr="00A470B0">
              <w:rPr>
                <w:sz w:val="20"/>
              </w:rPr>
              <w:t>FN = 2.6% (7/274)</w:t>
            </w:r>
          </w:p>
          <w:p w:rsidR="0010027E" w:rsidRPr="00A470B0" w:rsidRDefault="0010027E" w:rsidP="0010027E">
            <w:pPr>
              <w:rPr>
                <w:sz w:val="20"/>
              </w:rPr>
            </w:pPr>
          </w:p>
          <w:p w:rsidR="0010027E" w:rsidRPr="00A470B0" w:rsidRDefault="0010027E" w:rsidP="0010027E">
            <w:pPr>
              <w:rPr>
                <w:sz w:val="20"/>
              </w:rPr>
            </w:pPr>
            <w:r w:rsidRPr="00A470B0">
              <w:rPr>
                <w:sz w:val="20"/>
              </w:rPr>
              <w:t>89.1% [84.3, 92.6]</w:t>
            </w:r>
          </w:p>
          <w:p w:rsidR="0010027E" w:rsidRPr="00A470B0" w:rsidRDefault="0010027E" w:rsidP="0010027E">
            <w:pPr>
              <w:rPr>
                <w:sz w:val="20"/>
              </w:rPr>
            </w:pPr>
            <w:r w:rsidRPr="00A470B0">
              <w:rPr>
                <w:sz w:val="20"/>
              </w:rPr>
              <w:t>FN = 10.9% (26/239)</w:t>
            </w:r>
          </w:p>
          <w:p w:rsidR="0010027E" w:rsidRPr="00A470B0" w:rsidRDefault="0010027E" w:rsidP="0010027E">
            <w:pPr>
              <w:rPr>
                <w:sz w:val="20"/>
              </w:rPr>
            </w:pPr>
          </w:p>
          <w:p w:rsidR="0010027E" w:rsidRPr="00A470B0" w:rsidRDefault="0010027E" w:rsidP="0010027E">
            <w:pPr>
              <w:rPr>
                <w:sz w:val="20"/>
              </w:rPr>
            </w:pPr>
            <w:r w:rsidRPr="00A470B0">
              <w:rPr>
                <w:sz w:val="20"/>
              </w:rPr>
              <w:t>97.8% [87.0, 99.9]</w:t>
            </w:r>
          </w:p>
          <w:p w:rsidR="0010027E" w:rsidRPr="00A470B0" w:rsidRDefault="0010027E" w:rsidP="0010027E">
            <w:pPr>
              <w:rPr>
                <w:sz w:val="20"/>
              </w:rPr>
            </w:pPr>
            <w:r w:rsidRPr="00A470B0">
              <w:rPr>
                <w:sz w:val="20"/>
              </w:rPr>
              <w:t>FN = 2.2% (1/46)</w:t>
            </w:r>
          </w:p>
          <w:p w:rsidR="0010027E" w:rsidRPr="00A470B0" w:rsidRDefault="0010027E" w:rsidP="0010027E">
            <w:pPr>
              <w:rPr>
                <w:sz w:val="20"/>
              </w:rPr>
            </w:pPr>
          </w:p>
        </w:tc>
      </w:tr>
      <w:tr w:rsidR="0010027E" w:rsidRPr="00A470B0" w:rsidTr="0010027E">
        <w:trPr>
          <w:cantSplit/>
        </w:trPr>
        <w:tc>
          <w:tcPr>
            <w:tcW w:w="1985" w:type="dxa"/>
            <w:tcBorders>
              <w:top w:val="nil"/>
              <w:bottom w:val="nil"/>
              <w:right w:val="nil"/>
            </w:tcBorders>
          </w:tcPr>
          <w:p w:rsidR="0010027E" w:rsidRPr="00A470B0" w:rsidRDefault="0010027E" w:rsidP="0010027E">
            <w:pPr>
              <w:rPr>
                <w:sz w:val="20"/>
              </w:rPr>
            </w:pPr>
          </w:p>
          <w:p w:rsidR="0010027E" w:rsidRPr="00A470B0" w:rsidRDefault="0010027E" w:rsidP="0010027E">
            <w:pPr>
              <w:rPr>
                <w:sz w:val="20"/>
              </w:rPr>
            </w:pPr>
            <w:r w:rsidRPr="00A470B0">
              <w:rPr>
                <w:sz w:val="20"/>
              </w:rPr>
              <w:t xml:space="preserve">Spittle et al </w:t>
            </w:r>
            <w:r w:rsidRPr="00A470B0">
              <w:rPr>
                <w:sz w:val="20"/>
              </w:rPr>
              <w:fldChar w:fldCharType="begin"/>
            </w:r>
            <w:r w:rsidRPr="00A470B0">
              <w:rPr>
                <w:sz w:val="20"/>
              </w:rPr>
              <w:instrText xml:space="preserve"> ADDIN EN.CITE &lt;EndNote&gt;&lt;Cite&gt;&lt;Author&gt;Spittle&lt;/Author&gt;&lt;Year&gt;2007&lt;/Year&gt;&lt;RecNum&gt;36&lt;/RecNum&gt;&lt;DisplayText&gt;(10)&lt;/DisplayText&gt;&lt;record&gt;&lt;rec-number&gt;36&lt;/rec-number&gt;&lt;foreign-keys&gt;&lt;key app="EN" db-id="e9z2xxfak5rpfwe5as1x5s2se2at0xasza2z"&gt;36&lt;/key&gt;&lt;/foreign-keys&gt;&lt;ref-type name="Journal Article"&gt;17&lt;/ref-type&gt;&lt;contributors&gt;&lt;authors&gt;&lt;author&gt;Spittle, Cynthia&lt;/author&gt;&lt;author&gt;Ward, M. Renee&lt;/author&gt;&lt;author&gt;Nathanson, Katherine L.&lt;/author&gt;&lt;author&gt;Gimotty, Phyllis A.&lt;/author&gt;&lt;author&gt;Rappaport, Eric&lt;/author&gt;&lt;author&gt;Brose, Marcia S.&lt;/author&gt;&lt;author&gt;Medina, Angelica&lt;/author&gt;&lt;author&gt;Letrero, Richard&lt;/author&gt;&lt;author&gt;Herlyn, Meenhard&lt;/author&gt;&lt;author&gt;Edwards, Robin H.&lt;/author&gt;&lt;/authors&gt;&lt;/contributors&gt;&lt;titles&gt;&lt;title&gt;Application of a BRAF Pyrosequencing Assay for Mutation Detection and Copy Number Analysis in Malignant Melanoma&lt;/title&gt;&lt;secondary-title&gt;The Journal of Molecular Diagnostics&lt;/secondary-title&gt;&lt;/titles&gt;&lt;periodical&gt;&lt;full-title&gt;The Journal of Molecular Diagnostics&lt;/full-title&gt;&lt;/periodical&gt;&lt;pages&gt;464-471&lt;/pages&gt;&lt;volume&gt;9&lt;/volume&gt;&lt;number&gt;4&lt;/number&gt;&lt;dates&gt;&lt;year&gt;2007&lt;/year&gt;&lt;/dates&gt;&lt;isbn&gt;1525-1578&lt;/isbn&gt;&lt;urls&gt;&lt;related-urls&gt;&lt;url&gt;http://www.sciencedirect.com/science/article/pii/S1525157810604187&lt;/url&gt;&lt;/related-urls&gt;&lt;/urls&gt;&lt;electronic-resource-num&gt;10.2353/jmoldx.2007.060191&lt;/electronic-resource-num&gt;&lt;/record&gt;&lt;/Cite&gt;&lt;/EndNote&gt;</w:instrText>
            </w:r>
            <w:r w:rsidRPr="00A470B0">
              <w:rPr>
                <w:sz w:val="20"/>
              </w:rPr>
              <w:fldChar w:fldCharType="separate"/>
            </w:r>
            <w:r w:rsidRPr="00A470B0">
              <w:rPr>
                <w:noProof/>
                <w:sz w:val="20"/>
              </w:rPr>
              <w:t>(10)</w:t>
            </w:r>
            <w:r w:rsidRPr="00A470B0">
              <w:rPr>
                <w:sz w:val="20"/>
              </w:rPr>
              <w:fldChar w:fldCharType="end"/>
            </w:r>
          </w:p>
          <w:p w:rsidR="0010027E" w:rsidRPr="00A470B0" w:rsidRDefault="0010027E" w:rsidP="0010027E">
            <w:pPr>
              <w:rPr>
                <w:sz w:val="20"/>
              </w:rPr>
            </w:pPr>
          </w:p>
        </w:tc>
        <w:tc>
          <w:tcPr>
            <w:tcW w:w="2061" w:type="dxa"/>
            <w:tcBorders>
              <w:top w:val="nil"/>
              <w:left w:val="nil"/>
              <w:bottom w:val="nil"/>
              <w:right w:val="nil"/>
            </w:tcBorders>
          </w:tcPr>
          <w:p w:rsidR="0010027E" w:rsidRPr="00A470B0" w:rsidRDefault="0010027E" w:rsidP="0010027E">
            <w:pPr>
              <w:rPr>
                <w:sz w:val="20"/>
              </w:rPr>
            </w:pPr>
          </w:p>
        </w:tc>
        <w:tc>
          <w:tcPr>
            <w:tcW w:w="2050" w:type="dxa"/>
            <w:tcBorders>
              <w:top w:val="nil"/>
              <w:left w:val="nil"/>
              <w:bottom w:val="nil"/>
              <w:right w:val="nil"/>
            </w:tcBorders>
          </w:tcPr>
          <w:p w:rsidR="0010027E" w:rsidRPr="00A470B0" w:rsidRDefault="0010027E" w:rsidP="0010027E">
            <w:pPr>
              <w:rPr>
                <w:sz w:val="20"/>
              </w:rPr>
            </w:pPr>
          </w:p>
        </w:tc>
        <w:tc>
          <w:tcPr>
            <w:tcW w:w="2269" w:type="dxa"/>
            <w:tcBorders>
              <w:top w:val="nil"/>
              <w:left w:val="nil"/>
              <w:bottom w:val="nil"/>
            </w:tcBorders>
          </w:tcPr>
          <w:p w:rsidR="0010027E" w:rsidRPr="00A470B0" w:rsidRDefault="0010027E" w:rsidP="0010027E">
            <w:pPr>
              <w:rPr>
                <w:sz w:val="20"/>
              </w:rPr>
            </w:pPr>
          </w:p>
          <w:p w:rsidR="0010027E" w:rsidRPr="00A470B0" w:rsidRDefault="0010027E" w:rsidP="0010027E">
            <w:pPr>
              <w:rPr>
                <w:sz w:val="20"/>
              </w:rPr>
            </w:pPr>
            <w:r w:rsidRPr="00A470B0">
              <w:rPr>
                <w:sz w:val="20"/>
              </w:rPr>
              <w:t>100% [65.5, 100]</w:t>
            </w:r>
          </w:p>
          <w:p w:rsidR="0010027E" w:rsidRPr="00A470B0" w:rsidRDefault="0010027E" w:rsidP="0010027E">
            <w:pPr>
              <w:rPr>
                <w:sz w:val="20"/>
              </w:rPr>
            </w:pPr>
            <w:r w:rsidRPr="00A470B0">
              <w:rPr>
                <w:sz w:val="20"/>
              </w:rPr>
              <w:t>FN = 0% (0/10)</w:t>
            </w:r>
          </w:p>
        </w:tc>
      </w:tr>
      <w:tr w:rsidR="0010027E" w:rsidRPr="00A470B0" w:rsidTr="0010027E">
        <w:trPr>
          <w:cantSplit/>
        </w:trPr>
        <w:tc>
          <w:tcPr>
            <w:tcW w:w="1985" w:type="dxa"/>
            <w:tcBorders>
              <w:top w:val="nil"/>
              <w:right w:val="nil"/>
            </w:tcBorders>
          </w:tcPr>
          <w:p w:rsidR="0010027E" w:rsidRPr="00A470B0" w:rsidRDefault="0010027E" w:rsidP="0010027E">
            <w:pPr>
              <w:rPr>
                <w:sz w:val="20"/>
                <w:lang w:val="fr-FR"/>
              </w:rPr>
            </w:pPr>
          </w:p>
          <w:p w:rsidR="0010027E" w:rsidRPr="00A470B0" w:rsidRDefault="0010027E" w:rsidP="0010027E">
            <w:pPr>
              <w:rPr>
                <w:sz w:val="20"/>
                <w:lang w:val="fr-FR"/>
              </w:rPr>
            </w:pPr>
            <w:r w:rsidRPr="00A470B0">
              <w:rPr>
                <w:sz w:val="20"/>
                <w:lang w:val="fr-FR"/>
              </w:rPr>
              <w:t xml:space="preserve">Willmore-Payne et al </w:t>
            </w:r>
            <w:r w:rsidRPr="00A470B0">
              <w:rPr>
                <w:sz w:val="20"/>
                <w:lang w:val="fr-FR"/>
              </w:rPr>
              <w:fldChar w:fldCharType="begin"/>
            </w:r>
            <w:r w:rsidRPr="00A470B0">
              <w:rPr>
                <w:sz w:val="20"/>
                <w:lang w:val="fr-FR"/>
              </w:rPr>
              <w:instrText xml:space="preserve"> ADDIN EN.CITE &lt;EndNote&gt;&lt;Cite&gt;&lt;Author&gt;Willmore-Payne&lt;/Author&gt;&lt;Year&gt;2005&lt;/Year&gt;&lt;RecNum&gt;37&lt;/RecNum&gt;&lt;DisplayText&gt;(4)&lt;/DisplayText&gt;&lt;record&gt;&lt;rec-number&gt;37&lt;/rec-number&gt;&lt;foreign-keys&gt;&lt;key app="EN" db-id="e9z2xxfak5rpfwe5as1x5s2se2at0xasza2z"&gt;37&lt;/key&gt;&lt;/foreign-keys&gt;&lt;ref-type name="Journal Article"&gt;17&lt;/ref-type&gt;&lt;contributors&gt;&lt;authors&gt;&lt;author&gt;Willmore-Payne, Carlynn&lt;/author&gt;&lt;author&gt;Holden, Joseph A.&lt;/author&gt;&lt;author&gt;Tripp, Sheryl&lt;/author&gt;&lt;author&gt;Layfield, Lester J.&lt;/author&gt;&lt;/authors&gt;&lt;/contributors&gt;&lt;titles&gt;&lt;title&gt;Human malignant melanoma: detection of BRAF- and c-kit–activating mutations by high-resolution amplicon melting analysis&lt;/title&gt;&lt;secondary-title&gt;Human Pathology&lt;/secondary-title&gt;&lt;/titles&gt;&lt;periodical&gt;&lt;full-title&gt;Human Pathology&lt;/full-title&gt;&lt;/periodical&gt;&lt;pages&gt;486-493&lt;/pages&gt;&lt;volume&gt;36&lt;/volume&gt;&lt;number&gt;5&lt;/number&gt;&lt;keywords&gt;&lt;keyword&gt;Malignant melanoma&lt;/keyword&gt;&lt;keyword&gt;BRAF&lt;/keyword&gt;&lt;keyword&gt;c-kit&lt;/keyword&gt;&lt;keyword&gt;High-resolution melting analysis&lt;/keyword&gt;&lt;/keywords&gt;&lt;dates&gt;&lt;year&gt;2005&lt;/year&gt;&lt;/dates&gt;&lt;isbn&gt;0046-8177&lt;/isbn&gt;&lt;urls&gt;&lt;related-urls&gt;&lt;url&gt;http://www.sciencedirect.com/science/article/pii/S0046817705001668&lt;/url&gt;&lt;/related-urls&gt;&lt;/urls&gt;&lt;electronic-resource-num&gt;10.1016/j.humpath.2005.03.015&lt;/electronic-resource-num&gt;&lt;/record&gt;&lt;/Cite&gt;&lt;/EndNote&gt;</w:instrText>
            </w:r>
            <w:r w:rsidRPr="00A470B0">
              <w:rPr>
                <w:sz w:val="20"/>
                <w:lang w:val="fr-FR"/>
              </w:rPr>
              <w:fldChar w:fldCharType="separate"/>
            </w:r>
            <w:r w:rsidRPr="00A470B0">
              <w:rPr>
                <w:noProof/>
                <w:sz w:val="20"/>
                <w:lang w:val="fr-FR"/>
              </w:rPr>
              <w:t>(4)</w:t>
            </w:r>
            <w:r w:rsidRPr="00A470B0">
              <w:rPr>
                <w:sz w:val="20"/>
                <w:lang w:val="fr-FR"/>
              </w:rPr>
              <w:fldChar w:fldCharType="end"/>
            </w:r>
          </w:p>
          <w:p w:rsidR="0010027E" w:rsidRPr="00A470B0" w:rsidRDefault="0010027E" w:rsidP="0010027E">
            <w:pPr>
              <w:rPr>
                <w:sz w:val="20"/>
                <w:lang w:val="fr-FR"/>
              </w:rPr>
            </w:pPr>
          </w:p>
          <w:p w:rsidR="0010027E" w:rsidRPr="00A470B0" w:rsidRDefault="0010027E" w:rsidP="0010027E">
            <w:pPr>
              <w:rPr>
                <w:sz w:val="20"/>
                <w:lang w:val="fr-FR"/>
              </w:rPr>
            </w:pPr>
            <w:r w:rsidRPr="00A470B0">
              <w:rPr>
                <w:sz w:val="20"/>
                <w:lang w:val="fr-FR"/>
              </w:rPr>
              <w:t xml:space="preserve">Hay et al </w:t>
            </w:r>
            <w:r w:rsidRPr="00A470B0">
              <w:rPr>
                <w:sz w:val="20"/>
                <w:lang w:val="fr-FR"/>
              </w:rPr>
              <w:fldChar w:fldCharType="begin"/>
            </w:r>
            <w:r w:rsidRPr="00A470B0">
              <w:rPr>
                <w:sz w:val="20"/>
                <w:lang w:val="fr-FR"/>
              </w:rPr>
              <w:instrText xml:space="preserve"> ADDIN EN.CITE &lt;EndNote&gt;&lt;Cite&gt;&lt;Author&gt;Hay&lt;/Author&gt;&lt;Year&gt;2007&lt;/Year&gt;&lt;RecNum&gt;34&lt;/RecNum&gt;&lt;DisplayText&gt;(11)&lt;/DisplayText&gt;&lt;record&gt;&lt;rec-number&gt;34&lt;/rec-number&gt;&lt;foreign-keys&gt;&lt;key app="EN" db-id="e9z2xxfak5rpfwe5as1x5s2se2at0xasza2z"&gt;34&lt;/key&gt;&lt;/foreign-keys&gt;&lt;ref-type name="Journal Article"&gt;17&lt;/ref-type&gt;&lt;contributors&gt;&lt;authors&gt;&lt;author&gt;Hay, Robert&lt;/author&gt;&lt;author&gt;MacRae, Erin&lt;/author&gt;&lt;author&gt;Barber, Duane&lt;/author&gt;&lt;author&gt;Khalil, Moosa&lt;/author&gt;&lt;author&gt;Demetrick, Douglas J.&lt;/author&gt;&lt;/authors&gt;&lt;/contributors&gt;&lt;titles&gt;&lt;title&gt;BRAF Mutations in Melanocytic Lesions and Papillary Thyroid Carcinoma Samples Identified Using Melting Curve Analysis of Polymerase Chain Reaction Products&lt;/title&gt;&lt;secondary-title&gt;Archives of Pathology &amp;amp; Laboratory Medicine&lt;/secondary-title&gt;&lt;/titles&gt;&lt;periodical&gt;&lt;full-title&gt;Archives of Pathology &amp;amp; Laboratory Medicine&lt;/full-title&gt;&lt;/periodical&gt;&lt;pages&gt;1361-1367&lt;/pages&gt;&lt;volume&gt;131&lt;/volume&gt;&lt;number&gt;9&lt;/number&gt;&lt;dates&gt;&lt;year&gt;2007&lt;/year&gt;&lt;pub-dates&gt;&lt;date&gt;2007/09/01&lt;/date&gt;&lt;/pub-dates&gt;&lt;/dates&gt;&lt;publisher&gt;College of American Pathologists&lt;/publisher&gt;&lt;isbn&gt;0003-9985&lt;/isbn&gt;&lt;urls&gt;&lt;related-urls&gt;&lt;url&gt;http://www.archivesofpathology.org/doi/abs/10.1043/1543-2165%282007%29131%5B1361%3ABMIMLA%5D2.0.CO%3B2&lt;/url&gt;&lt;/related-urls&gt;&lt;/urls&gt;&lt;electronic-resource-num&gt;10.1043/1543-2165(2007)131[1361:bmimla]2.0.co;2&lt;/electronic-resource-num&gt;&lt;access-date&gt;2012/03/15&lt;/access-date&gt;&lt;/record&gt;&lt;/Cite&gt;&lt;/EndNote&gt;</w:instrText>
            </w:r>
            <w:r w:rsidRPr="00A470B0">
              <w:rPr>
                <w:sz w:val="20"/>
                <w:lang w:val="fr-FR"/>
              </w:rPr>
              <w:fldChar w:fldCharType="separate"/>
            </w:r>
            <w:r w:rsidRPr="00A470B0">
              <w:rPr>
                <w:noProof/>
                <w:sz w:val="20"/>
                <w:lang w:val="fr-FR"/>
              </w:rPr>
              <w:t>(11)</w:t>
            </w:r>
            <w:r w:rsidRPr="00A470B0">
              <w:rPr>
                <w:sz w:val="20"/>
                <w:lang w:val="fr-FR"/>
              </w:rPr>
              <w:fldChar w:fldCharType="end"/>
            </w:r>
          </w:p>
          <w:p w:rsidR="0010027E" w:rsidRPr="00A470B0" w:rsidRDefault="0010027E" w:rsidP="0010027E">
            <w:pPr>
              <w:rPr>
                <w:sz w:val="20"/>
                <w:lang w:val="fr-FR"/>
              </w:rPr>
            </w:pPr>
          </w:p>
          <w:p w:rsidR="0010027E" w:rsidRPr="00A470B0" w:rsidRDefault="0010027E" w:rsidP="0010027E">
            <w:pPr>
              <w:rPr>
                <w:sz w:val="20"/>
                <w:lang w:val="fr-FR"/>
              </w:rPr>
            </w:pPr>
          </w:p>
          <w:p w:rsidR="0010027E" w:rsidRPr="00A470B0" w:rsidRDefault="0010027E" w:rsidP="0010027E">
            <w:pPr>
              <w:rPr>
                <w:sz w:val="20"/>
              </w:rPr>
            </w:pPr>
            <w:r w:rsidRPr="00A470B0">
              <w:rPr>
                <w:sz w:val="20"/>
              </w:rPr>
              <w:t xml:space="preserve">Pinzani et al </w:t>
            </w:r>
            <w:r w:rsidRPr="00A470B0">
              <w:rPr>
                <w:sz w:val="20"/>
              </w:rPr>
              <w:fldChar w:fldCharType="begin"/>
            </w:r>
            <w:r w:rsidRPr="00A470B0">
              <w:rPr>
                <w:sz w:val="20"/>
              </w:rPr>
              <w:instrText xml:space="preserve"> ADDIN EN.CITE &lt;EndNote&gt;&lt;Cite&gt;&lt;Author&gt;Pinzani&lt;/Author&gt;&lt;Year&gt;2011&lt;/Year&gt;&lt;RecNum&gt;14&lt;/RecNum&gt;&lt;IDText&gt;21262211&lt;/IDText&gt;&lt;DisplayText&gt;(12)&lt;/DisplayText&gt;&lt;record&gt;&lt;rec-number&gt;14&lt;/rec-number&gt;&lt;foreign-keys&gt;&lt;key app="EN" db-id="e9z2xxfak5rpfwe5as1x5s2se2at0xasza2z"&gt;14&lt;/key&gt;&lt;/foreign-keys&gt;&lt;ref-type name="Journal Article"&gt;17&lt;/ref-type&gt;&lt;contributors&gt;&lt;authors&gt;&lt;author&gt;Pinzani, Pamela&lt;/author&gt;&lt;author&gt;Santucci, Claudio&lt;/author&gt;&lt;author&gt;Mancini, Irene&lt;/author&gt;&lt;author&gt;Simi, Lisa&lt;/author&gt;&lt;author&gt;Salvianti, Francesca&lt;/author&gt;&lt;author&gt;Pratesi, Nicola&lt;/author&gt;&lt;author&gt;Massi, Daniela&lt;/author&gt;&lt;author&gt;De Giorgi, Vincenzo&lt;/author&gt;&lt;author&gt;Pazzagli, Mario&lt;/author&gt;&lt;author&gt;Orlando, Claudio&lt;/author&gt;&lt;/authors&gt;&lt;/contributors&gt;&lt;titles&gt;&lt;title&gt;BRAFV600E detection in melanoma is highly improved by COLD-PCR&lt;/title&gt;&lt;secondary-title&gt;Clinica Chimica Acta&lt;/secondary-title&gt;&lt;/titles&gt;&lt;periodical&gt;&lt;full-title&gt;Clinica Chimica Acta&lt;/full-title&gt;&lt;/periodical&gt;&lt;pages&gt;901-905&lt;/pages&gt;&lt;volume&gt;412&lt;/volume&gt;&lt;number&gt;11–12&lt;/number&gt;&lt;keywords&gt;&lt;keyword&gt;COLD-PCR&lt;/keyword&gt;&lt;keyword&gt;Somatic mutation&lt;/keyword&gt;&lt;keyword&gt;BRAFV600E&lt;/keyword&gt;&lt;keyword&gt;Melanoma&lt;/keyword&gt;&lt;/keywords&gt;&lt;dates&gt;&lt;year&gt;2011&lt;/year&gt;&lt;/dates&gt;&lt;isbn&gt;0009-8981&lt;/isbn&gt;&lt;accession-num&gt;21262211&lt;/accession-num&gt;&lt;urls&gt;&lt;related-urls&gt;&lt;url&gt;http://www.sciencedirect.com/science/article/pii/S0009898111000234&lt;/url&gt;&lt;/related-urls&gt;&lt;/urls&gt;&lt;electronic-resource-num&gt;10.1016/j.cca.2011.01.014&lt;/electronic-resource-num&gt;&lt;/record&gt;&lt;/Cite&gt;&lt;/EndNote&gt;</w:instrText>
            </w:r>
            <w:r w:rsidRPr="00A470B0">
              <w:rPr>
                <w:sz w:val="20"/>
              </w:rPr>
              <w:fldChar w:fldCharType="separate"/>
            </w:r>
            <w:r w:rsidRPr="00A470B0">
              <w:rPr>
                <w:noProof/>
                <w:sz w:val="20"/>
              </w:rPr>
              <w:t>(12)</w:t>
            </w:r>
            <w:r w:rsidRPr="00A470B0">
              <w:rPr>
                <w:sz w:val="20"/>
              </w:rPr>
              <w:fldChar w:fldCharType="end"/>
            </w:r>
          </w:p>
          <w:p w:rsidR="0010027E" w:rsidRPr="00A470B0" w:rsidRDefault="0010027E" w:rsidP="0010027E">
            <w:pPr>
              <w:rPr>
                <w:sz w:val="20"/>
              </w:rPr>
            </w:pPr>
          </w:p>
        </w:tc>
        <w:tc>
          <w:tcPr>
            <w:tcW w:w="2061" w:type="dxa"/>
            <w:tcBorders>
              <w:top w:val="nil"/>
              <w:left w:val="nil"/>
              <w:right w:val="nil"/>
            </w:tcBorders>
          </w:tcPr>
          <w:p w:rsidR="0010027E" w:rsidRPr="00A470B0" w:rsidRDefault="0010027E" w:rsidP="0010027E">
            <w:pPr>
              <w:rPr>
                <w:sz w:val="20"/>
              </w:rPr>
            </w:pPr>
          </w:p>
        </w:tc>
        <w:tc>
          <w:tcPr>
            <w:tcW w:w="2050" w:type="dxa"/>
            <w:tcBorders>
              <w:top w:val="nil"/>
              <w:left w:val="nil"/>
              <w:right w:val="nil"/>
            </w:tcBorders>
          </w:tcPr>
          <w:p w:rsidR="0010027E" w:rsidRPr="00A470B0" w:rsidRDefault="0010027E" w:rsidP="0010027E">
            <w:pPr>
              <w:rPr>
                <w:sz w:val="20"/>
              </w:rPr>
            </w:pPr>
          </w:p>
          <w:p w:rsidR="0010027E" w:rsidRPr="00A470B0" w:rsidRDefault="0010027E" w:rsidP="0010027E">
            <w:pPr>
              <w:rPr>
                <w:sz w:val="20"/>
              </w:rPr>
            </w:pPr>
            <w:r w:rsidRPr="00A470B0">
              <w:rPr>
                <w:sz w:val="20"/>
              </w:rPr>
              <w:t>100% [89.1, 100]</w:t>
            </w:r>
          </w:p>
          <w:p w:rsidR="0010027E" w:rsidRPr="00A470B0" w:rsidRDefault="0010027E" w:rsidP="0010027E">
            <w:pPr>
              <w:rPr>
                <w:sz w:val="20"/>
              </w:rPr>
            </w:pPr>
            <w:r w:rsidRPr="00A470B0">
              <w:rPr>
                <w:sz w:val="20"/>
              </w:rPr>
              <w:t>FN = 0% (0/40)</w:t>
            </w:r>
          </w:p>
          <w:p w:rsidR="0010027E" w:rsidRPr="00A470B0" w:rsidRDefault="0010027E" w:rsidP="0010027E">
            <w:pPr>
              <w:rPr>
                <w:sz w:val="20"/>
              </w:rPr>
            </w:pPr>
          </w:p>
          <w:p w:rsidR="0010027E" w:rsidRPr="00A470B0" w:rsidRDefault="0010027E" w:rsidP="0010027E">
            <w:pPr>
              <w:rPr>
                <w:sz w:val="20"/>
              </w:rPr>
            </w:pPr>
            <w:r w:rsidRPr="00A470B0">
              <w:rPr>
                <w:sz w:val="20"/>
              </w:rPr>
              <w:t>100% [67.9, 100]</w:t>
            </w:r>
          </w:p>
          <w:p w:rsidR="0010027E" w:rsidRPr="00A470B0" w:rsidRDefault="0010027E" w:rsidP="0010027E">
            <w:pPr>
              <w:rPr>
                <w:sz w:val="20"/>
              </w:rPr>
            </w:pPr>
            <w:r w:rsidRPr="00A470B0">
              <w:rPr>
                <w:sz w:val="20"/>
              </w:rPr>
              <w:t>FN = 0% (0/11)</w:t>
            </w:r>
          </w:p>
          <w:p w:rsidR="0010027E" w:rsidRPr="00A470B0" w:rsidRDefault="0010027E" w:rsidP="0010027E">
            <w:pPr>
              <w:rPr>
                <w:sz w:val="20"/>
              </w:rPr>
            </w:pPr>
          </w:p>
          <w:p w:rsidR="0010027E" w:rsidRPr="00A470B0" w:rsidRDefault="0010027E" w:rsidP="0010027E">
            <w:pPr>
              <w:rPr>
                <w:sz w:val="20"/>
              </w:rPr>
            </w:pPr>
            <w:r w:rsidRPr="00A470B0">
              <w:rPr>
                <w:sz w:val="20"/>
              </w:rPr>
              <w:t>100% [81.5, 100]</w:t>
            </w:r>
          </w:p>
          <w:p w:rsidR="0010027E" w:rsidRPr="00A470B0" w:rsidRDefault="0010027E" w:rsidP="0010027E">
            <w:pPr>
              <w:rPr>
                <w:sz w:val="20"/>
              </w:rPr>
            </w:pPr>
            <w:r w:rsidRPr="00A470B0">
              <w:rPr>
                <w:sz w:val="20"/>
              </w:rPr>
              <w:t>FN = 0% (0/23)</w:t>
            </w:r>
          </w:p>
        </w:tc>
        <w:tc>
          <w:tcPr>
            <w:tcW w:w="2269" w:type="dxa"/>
            <w:tcBorders>
              <w:top w:val="nil"/>
              <w:left w:val="nil"/>
            </w:tcBorders>
          </w:tcPr>
          <w:p w:rsidR="0010027E" w:rsidRPr="00A470B0" w:rsidRDefault="0010027E" w:rsidP="0010027E">
            <w:pPr>
              <w:rPr>
                <w:sz w:val="20"/>
              </w:rPr>
            </w:pPr>
          </w:p>
        </w:tc>
      </w:tr>
      <w:tr w:rsidR="0010027E" w:rsidRPr="00A470B0" w:rsidTr="0010027E">
        <w:trPr>
          <w:cantSplit/>
        </w:trPr>
        <w:tc>
          <w:tcPr>
            <w:tcW w:w="8365" w:type="dxa"/>
            <w:gridSpan w:val="4"/>
          </w:tcPr>
          <w:p w:rsidR="0010027E" w:rsidRPr="00A470B0" w:rsidRDefault="0010027E" w:rsidP="0010027E">
            <w:pPr>
              <w:rPr>
                <w:b/>
                <w:sz w:val="20"/>
              </w:rPr>
            </w:pPr>
            <w:r w:rsidRPr="00A470B0">
              <w:rPr>
                <w:b/>
                <w:sz w:val="20"/>
              </w:rPr>
              <w:t>Estimated Specificity</w:t>
            </w:r>
          </w:p>
        </w:tc>
      </w:tr>
      <w:tr w:rsidR="0010027E" w:rsidRPr="00A470B0" w:rsidTr="0010027E">
        <w:trPr>
          <w:cantSplit/>
        </w:trPr>
        <w:tc>
          <w:tcPr>
            <w:tcW w:w="1985" w:type="dxa"/>
            <w:tcBorders>
              <w:bottom w:val="nil"/>
              <w:right w:val="nil"/>
            </w:tcBorders>
          </w:tcPr>
          <w:p w:rsidR="0010027E" w:rsidRPr="00A470B0" w:rsidRDefault="0010027E" w:rsidP="0010027E">
            <w:pPr>
              <w:rPr>
                <w:sz w:val="20"/>
                <w:lang w:val="fr-FR"/>
              </w:rPr>
            </w:pPr>
            <w:r w:rsidRPr="00A470B0">
              <w:rPr>
                <w:sz w:val="20"/>
                <w:lang w:val="fr-FR"/>
              </w:rPr>
              <w:t xml:space="preserve">Rueschoff et al </w:t>
            </w:r>
            <w:r w:rsidRPr="00A470B0">
              <w:rPr>
                <w:sz w:val="20"/>
                <w:lang w:val="fr-FR"/>
              </w:rPr>
              <w:fldChar w:fldCharType="begin"/>
            </w:r>
            <w:r w:rsidRPr="00A470B0">
              <w:rPr>
                <w:sz w:val="20"/>
                <w:lang w:val="fr-FR"/>
              </w:rPr>
              <w:instrText xml:space="preserve"> ADDIN EN.CITE &lt;EndNote&gt;&lt;Cite&gt;&lt;Author&gt;Rueschoff&lt;/Author&gt;&lt;Year&gt;2011&lt;/Year&gt;&lt;RecNum&gt;33&lt;/RecNum&gt;&lt;DisplayText&gt;(6)&lt;/DisplayText&gt;&lt;record&gt;&lt;rec-number&gt;33&lt;/rec-number&gt;&lt;foreign-keys&gt;&lt;key app="EN" db-id="e9z2xxfak5rpfwe5as1x5s2se2at0xasza2z"&gt;33&lt;/key&gt;&lt;/foreign-keys&gt;&lt;ref-type name="Journal Article"&gt;17&lt;/ref-type&gt;&lt;contributors&gt;&lt;authors&gt;&lt;author&gt;Rueschoff, J&lt;/author&gt;&lt;author&gt;Bloom, K&lt;/author&gt;&lt;author&gt;Anderson, S&lt;/author&gt;&lt;author&gt;Meldrum, C &lt;/author&gt;&lt;author&gt;Vallera, D U&lt;/author&gt;&lt;author&gt;Schilling, R&lt;/author&gt;&lt;author&gt;Lee, J. R.-J&lt;/author&gt;&lt;author&gt;Langland, R&lt;/author&gt;&lt;author&gt;Halait, H&lt;/author&gt;&lt;author&gt;Dugan, M. C&lt;/author&gt;&lt;author&gt;Lawrence, H. J&lt;/author&gt;&lt;/authors&gt;&lt;/contributors&gt;&lt;titles&gt;&lt;title&gt;Molecular testing for BRAF V600 mutations in the Phase III trial of the selective BRAF inhibitor vemurafenib in metastatic melanoma: a comparison of the cobas! 4800 BRAF V600E mutation test and Sanger sequencing. Proceedings from 8th International Congress of the Society for Melanoma Research. Abstract LBA2-3.&lt;/title&gt;&lt;secondary-title&gt;Pigment Cell Res&lt;/secondary-title&gt;&lt;/titles&gt;&lt;periodical&gt;&lt;full-title&gt;Pigment Cell Res&lt;/full-title&gt;&lt;/periodical&gt;&lt;pages&gt;1023&lt;/pages&gt;&lt;volume&gt;24&lt;/volume&gt;&lt;dates&gt;&lt;year&gt;2011&lt;/year&gt;&lt;/dates&gt;&lt;urls&gt;&lt;/urls&gt;&lt;/record&gt;&lt;/Cite&gt;&lt;/EndNote&gt;</w:instrText>
            </w:r>
            <w:r w:rsidRPr="00A470B0">
              <w:rPr>
                <w:sz w:val="20"/>
                <w:lang w:val="fr-FR"/>
              </w:rPr>
              <w:fldChar w:fldCharType="separate"/>
            </w:r>
            <w:r w:rsidRPr="00A470B0">
              <w:rPr>
                <w:noProof/>
                <w:sz w:val="20"/>
                <w:lang w:val="fr-FR"/>
              </w:rPr>
              <w:t>(6)</w:t>
            </w:r>
            <w:r w:rsidRPr="00A470B0">
              <w:rPr>
                <w:sz w:val="20"/>
                <w:lang w:val="fr-FR"/>
              </w:rPr>
              <w:fldChar w:fldCharType="end"/>
            </w:r>
          </w:p>
          <w:p w:rsidR="0010027E" w:rsidRPr="00A470B0" w:rsidRDefault="0010027E" w:rsidP="0010027E">
            <w:pPr>
              <w:rPr>
                <w:sz w:val="20"/>
                <w:lang w:val="fr-FR"/>
              </w:rPr>
            </w:pPr>
            <w:r w:rsidRPr="00A470B0">
              <w:rPr>
                <w:sz w:val="20"/>
                <w:lang w:val="fr-FR"/>
              </w:rPr>
              <w:t>(cobas)</w:t>
            </w:r>
          </w:p>
          <w:p w:rsidR="0010027E" w:rsidRPr="00A470B0" w:rsidRDefault="0010027E" w:rsidP="0010027E">
            <w:pPr>
              <w:rPr>
                <w:sz w:val="20"/>
                <w:lang w:val="fr-FR"/>
              </w:rPr>
            </w:pPr>
          </w:p>
          <w:p w:rsidR="0010027E" w:rsidRPr="00A470B0" w:rsidRDefault="0010027E" w:rsidP="0010027E">
            <w:pPr>
              <w:rPr>
                <w:sz w:val="20"/>
                <w:lang w:val="fr-FR"/>
              </w:rPr>
            </w:pPr>
            <w:r w:rsidRPr="00A470B0">
              <w:rPr>
                <w:sz w:val="20"/>
                <w:lang w:val="fr-FR"/>
              </w:rPr>
              <w:t xml:space="preserve">Halait et al </w:t>
            </w:r>
            <w:r w:rsidRPr="00A470B0">
              <w:rPr>
                <w:sz w:val="20"/>
                <w:lang w:val="fr-FR"/>
              </w:rPr>
              <w:fldChar w:fldCharType="begin"/>
            </w:r>
            <w:r w:rsidRPr="00A470B0">
              <w:rPr>
                <w:sz w:val="20"/>
                <w:lang w:val="fr-FR"/>
              </w:rPr>
              <w:instrText xml:space="preserve"> ADDIN EN.CITE &lt;EndNote&gt;&lt;Cite&gt;&lt;Author&gt;Halait&lt;/Author&gt;&lt;Year&gt;2012&lt;/Year&gt;&lt;RecNum&gt;23&lt;/RecNum&gt;&lt;DisplayText&gt;(5)&lt;/DisplayText&gt;&lt;record&gt;&lt;rec-number&gt;23&lt;/rec-number&gt;&lt;foreign-keys&gt;&lt;key app="EN" db-id="e9z2xxfak5rpfwe5as1x5s2se2at0xasza2z"&gt;23&lt;/key&gt;&lt;/foreign-keys&gt;&lt;ref-type name="Journal Article"&gt;17&lt;/ref-type&gt;&lt;contributors&gt;&lt;authors&gt;&lt;author&gt;Halait, H.&lt;/author&gt;&lt;author&gt;Demartin, K.&lt;/author&gt;&lt;author&gt;Shah, S.&lt;/author&gt;&lt;author&gt;Soviero, S.&lt;/author&gt;&lt;author&gt;Langland, R.&lt;/author&gt;&lt;author&gt;Cheng, S.&lt;/author&gt;&lt;author&gt;Hillman, G.&lt;/author&gt;&lt;author&gt;Wu, L.&lt;/author&gt;&lt;author&gt;Lawrence, H. J.&lt;/author&gt;&lt;/authors&gt;&lt;/contributors&gt;&lt;auth-address&gt;Lawrence, H.J., Roche Molecular Diagnostics, Pleasanton, CA 94588, United States&lt;/auth-address&gt;&lt;titles&gt;&lt;title&gt;Analytical performance of a real-time PCR-based assay for V600 mutations in the BRAF gene, used as the companion diagnostic test for the novel BRAF inhibitor vemurafenib in metastatic melanoma&lt;/title&gt;&lt;secondary-title&gt;Diagnostic Molecular Pathology&lt;/secondary-title&gt;&lt;/titles&gt;&lt;periodical&gt;&lt;full-title&gt;Diagnostic Molecular Pathology&lt;/full-title&gt;&lt;/periodical&gt;&lt;pages&gt;1-8&lt;/pages&gt;&lt;volume&gt;21&lt;/volume&gt;&lt;number&gt;1&lt;/number&gt;&lt;keywords&gt;&lt;keyword&gt;B Raf kinase&lt;/keyword&gt;&lt;keyword&gt;fluorescent dye&lt;/keyword&gt;&lt;keyword&gt;genomic DNA&lt;/keyword&gt;&lt;keyword&gt;melanin&lt;/keyword&gt;&lt;keyword&gt;vemurafenib&lt;/keyword&gt;&lt;keyword&gt;allele&lt;/keyword&gt;&lt;keyword&gt;article&lt;/keyword&gt;&lt;keyword&gt;cross reaction&lt;/keyword&gt;&lt;keyword&gt;diagnostic test&lt;/keyword&gt;&lt;keyword&gt;gene mutation&lt;/keyword&gt;&lt;keyword&gt;human&lt;/keyword&gt;&lt;keyword&gt;human cell&lt;/keyword&gt;&lt;keyword&gt;melanoma&lt;/keyword&gt;&lt;keyword&gt;metastasis&lt;/keyword&gt;&lt;keyword&gt;oligonucleotide probe&lt;/keyword&gt;&lt;keyword&gt;priority journal&lt;/keyword&gt;&lt;keyword&gt;real time polymerase chain reaction&lt;/keyword&gt;&lt;keyword&gt;sensitivity and specificity&lt;/keyword&gt;&lt;/keywords&gt;&lt;dates&gt;&lt;year&gt;2012&lt;/year&gt;&lt;/dates&gt;&lt;isbn&gt;1052-9551&amp;#xD;1533-4066&lt;/isbn&gt;&lt;urls&gt;&lt;related-urls&gt;&lt;url&gt;http://www.embase.com/search/results?subaction=viewrecord&amp;amp;from=export&amp;amp;id=L51844536&lt;/url&gt;&lt;url&gt;http://dx.doi.org/10.1097/PDM.0b013e31823b216f&lt;/url&gt;&lt;/related-urls&gt;&lt;/urls&gt;&lt;/record&gt;&lt;/Cite&gt;&lt;/EndNote&gt;</w:instrText>
            </w:r>
            <w:r w:rsidRPr="00A470B0">
              <w:rPr>
                <w:sz w:val="20"/>
                <w:lang w:val="fr-FR"/>
              </w:rPr>
              <w:fldChar w:fldCharType="separate"/>
            </w:r>
            <w:r w:rsidRPr="00A470B0">
              <w:rPr>
                <w:noProof/>
                <w:sz w:val="20"/>
                <w:lang w:val="fr-FR"/>
              </w:rPr>
              <w:t>(5)</w:t>
            </w:r>
            <w:r w:rsidRPr="00A470B0">
              <w:rPr>
                <w:sz w:val="20"/>
                <w:lang w:val="fr-FR"/>
              </w:rPr>
              <w:fldChar w:fldCharType="end"/>
            </w:r>
          </w:p>
          <w:p w:rsidR="0010027E" w:rsidRPr="00A470B0" w:rsidRDefault="0010027E" w:rsidP="0010027E">
            <w:pPr>
              <w:rPr>
                <w:sz w:val="20"/>
                <w:lang w:val="fr-FR"/>
              </w:rPr>
            </w:pPr>
            <w:r w:rsidRPr="00A470B0">
              <w:rPr>
                <w:sz w:val="20"/>
                <w:lang w:val="fr-FR"/>
              </w:rPr>
              <w:t>(cobas</w:t>
            </w:r>
          </w:p>
          <w:p w:rsidR="0010027E" w:rsidRPr="00A470B0" w:rsidRDefault="0010027E" w:rsidP="0010027E">
            <w:pPr>
              <w:rPr>
                <w:sz w:val="20"/>
                <w:lang w:val="fr-FR"/>
              </w:rPr>
            </w:pPr>
          </w:p>
          <w:p w:rsidR="0010027E" w:rsidRPr="00A470B0" w:rsidRDefault="0010027E" w:rsidP="0010027E">
            <w:pPr>
              <w:rPr>
                <w:sz w:val="20"/>
                <w:lang w:val="fr-FR"/>
              </w:rPr>
            </w:pPr>
            <w:r w:rsidRPr="00A470B0">
              <w:rPr>
                <w:sz w:val="20"/>
                <w:lang w:val="fr-FR"/>
              </w:rPr>
              <w:t xml:space="preserve">Lopez-Rios et al </w:t>
            </w:r>
            <w:r w:rsidRPr="00A470B0">
              <w:rPr>
                <w:sz w:val="20"/>
                <w:lang w:val="fr-FR"/>
              </w:rPr>
              <w:fldChar w:fldCharType="begin"/>
            </w:r>
            <w:r w:rsidRPr="00A470B0">
              <w:rPr>
                <w:sz w:val="20"/>
                <w:lang w:val="fr-FR"/>
              </w:rPr>
              <w:instrText xml:space="preserve"> ADDIN EN.CITE &lt;EndNote&gt;&lt;Cite&gt;&lt;Author&gt;Lopez-Rios&lt;/Author&gt;&lt;Year&gt;2011&lt;/Year&gt;&lt;RecNum&gt;32&lt;/RecNum&gt;&lt;DisplayText&gt;(8)&lt;/DisplayText&gt;&lt;record&gt;&lt;rec-number&gt;32&lt;/rec-number&gt;&lt;foreign-keys&gt;&lt;key app="EN" db-id="e9z2xxfak5rpfwe5as1x5s2se2at0xasza2z"&gt;32&lt;/key&gt;&lt;/foreign-keys&gt;&lt;ref-type name="Journal Article"&gt;17&lt;/ref-type&gt;&lt;contributors&gt;&lt;authors&gt;&lt;author&gt;Lopez-Rios, F&lt;/author&gt;&lt;author&gt;Angulo, B&lt;/author&gt;&lt;author&gt;Gomez, B&lt;/author&gt;&lt;author&gt;et al. &lt;/author&gt;&lt;/authors&gt;&lt;/contributors&gt;&lt;titles&gt;&lt;title&gt;Comparison of molecular testing methods for the detection of BRAF V600E mutations in formalin-fixed paraffin-embedded tissue (FFPET) specimens of malignant melanoma&lt;/title&gt;&lt;secondary-title&gt;European Congress of Pathology (ECP)&lt;/secondary-title&gt;&lt;/titles&gt;&lt;periodical&gt;&lt;full-title&gt;European Congress of Pathology (ECP)&lt;/full-title&gt;&lt;/periodical&gt;&lt;pages&gt;Abstract PS 22.1-026&lt;/pages&gt;&lt;dates&gt;&lt;year&gt;2011&lt;/year&gt;&lt;/dates&gt;&lt;urls&gt;&lt;/urls&gt;&lt;/record&gt;&lt;/Cite&gt;&lt;/EndNote&gt;</w:instrText>
            </w:r>
            <w:r w:rsidRPr="00A470B0">
              <w:rPr>
                <w:sz w:val="20"/>
                <w:lang w:val="fr-FR"/>
              </w:rPr>
              <w:fldChar w:fldCharType="separate"/>
            </w:r>
            <w:r w:rsidRPr="00A470B0">
              <w:rPr>
                <w:noProof/>
                <w:sz w:val="20"/>
                <w:lang w:val="fr-FR"/>
              </w:rPr>
              <w:t>(8)</w:t>
            </w:r>
            <w:r w:rsidRPr="00A470B0">
              <w:rPr>
                <w:sz w:val="20"/>
                <w:lang w:val="fr-FR"/>
              </w:rPr>
              <w:fldChar w:fldCharType="end"/>
            </w:r>
          </w:p>
          <w:p w:rsidR="0010027E" w:rsidRPr="00A470B0" w:rsidRDefault="0010027E" w:rsidP="0010027E">
            <w:pPr>
              <w:rPr>
                <w:sz w:val="20"/>
                <w:lang w:val="fr-FR"/>
              </w:rPr>
            </w:pPr>
            <w:r w:rsidRPr="00A470B0">
              <w:rPr>
                <w:sz w:val="20"/>
                <w:lang w:val="fr-FR"/>
              </w:rPr>
              <w:t>(cobas)</w:t>
            </w:r>
          </w:p>
          <w:p w:rsidR="0010027E" w:rsidRPr="00A470B0" w:rsidRDefault="0010027E" w:rsidP="0010027E">
            <w:pPr>
              <w:rPr>
                <w:sz w:val="20"/>
                <w:lang w:val="fr-FR"/>
              </w:rPr>
            </w:pPr>
          </w:p>
          <w:p w:rsidR="0010027E" w:rsidRPr="00A470B0" w:rsidRDefault="0010027E" w:rsidP="0010027E">
            <w:pPr>
              <w:rPr>
                <w:sz w:val="20"/>
                <w:lang w:val="fr-FR"/>
              </w:rPr>
            </w:pPr>
            <w:r w:rsidRPr="00A470B0">
              <w:rPr>
                <w:sz w:val="20"/>
                <w:lang w:val="fr-FR"/>
              </w:rPr>
              <w:t xml:space="preserve">Miller et al </w:t>
            </w:r>
            <w:r w:rsidRPr="00A470B0">
              <w:rPr>
                <w:sz w:val="20"/>
                <w:lang w:val="fr-FR"/>
              </w:rPr>
              <w:fldChar w:fldCharType="begin"/>
            </w:r>
            <w:r w:rsidRPr="00A470B0">
              <w:rPr>
                <w:sz w:val="20"/>
                <w:lang w:val="fr-FR"/>
              </w:rPr>
              <w:instrText xml:space="preserve"> ADDIN EN.CITE &lt;EndNote&gt;&lt;Cite&gt;&lt;Author&gt;Miller&lt;/Author&gt;&lt;Year&gt;2004&lt;/Year&gt;&lt;RecNum&gt;35&lt;/RecNum&gt;&lt;DisplayText&gt;(9)&lt;/DisplayText&gt;&lt;record&gt;&lt;rec-number&gt;35&lt;/rec-number&gt;&lt;foreign-keys&gt;&lt;key app="EN" db-id="e9z2xxfak5rpfwe5as1x5s2se2at0xasza2z"&gt;35&lt;/key&gt;&lt;/foreign-keys&gt;&lt;ref-type name="Journal Article"&gt;17&lt;/ref-type&gt;&lt;contributors&gt;&lt;authors&gt;&lt;author&gt;Miller, Christopher J.&lt;/author&gt;&lt;author&gt;Cheung, Mitchell&lt;/author&gt;&lt;author&gt;Sharma, Arati&lt;/author&gt;&lt;author&gt;Clarke, Loren&lt;/author&gt;&lt;author&gt;Helm, Klaus&lt;/author&gt;&lt;author&gt;Mauger, David&lt;/author&gt;&lt;author&gt;Robertson, Gavin P.&lt;/author&gt;&lt;/authors&gt;&lt;/contributors&gt;&lt;titles&gt;&lt;title&gt;Method of Mutation Analysis May Contribute to Discrepancies in Reports of V599EBRAF Mutation Frequencies in Melanocytic Neoplasms&lt;/title&gt;&lt;secondary-title&gt;J Investig Dermatol&lt;/secondary-title&gt;&lt;/titles&gt;&lt;periodical&gt;&lt;full-title&gt;J Investig Dermatol&lt;/full-title&gt;&lt;/periodical&gt;&lt;pages&gt;990-992&lt;/pages&gt;&lt;volume&gt;123&lt;/volume&gt;&lt;number&gt;5&lt;/number&gt;&lt;dates&gt;&lt;year&gt;2004&lt;/year&gt;&lt;/dates&gt;&lt;isbn&gt;0022-202X&lt;/isbn&gt;&lt;urls&gt;&lt;related-urls&gt;&lt;url&gt;http://dx.doi.org/10.1111/j.0022-202X.2004.23468.x&lt;/url&gt;&lt;/related-urls&gt;&lt;/urls&gt;&lt;/record&gt;&lt;/Cite&gt;&lt;/EndNote&gt;</w:instrText>
            </w:r>
            <w:r w:rsidRPr="00A470B0">
              <w:rPr>
                <w:sz w:val="20"/>
                <w:lang w:val="fr-FR"/>
              </w:rPr>
              <w:fldChar w:fldCharType="separate"/>
            </w:r>
            <w:r w:rsidRPr="00A470B0">
              <w:rPr>
                <w:noProof/>
                <w:sz w:val="20"/>
                <w:lang w:val="fr-FR"/>
              </w:rPr>
              <w:t>(9)</w:t>
            </w:r>
            <w:r w:rsidRPr="00A470B0">
              <w:rPr>
                <w:sz w:val="20"/>
                <w:lang w:val="fr-FR"/>
              </w:rPr>
              <w:fldChar w:fldCharType="end"/>
            </w:r>
          </w:p>
          <w:p w:rsidR="0010027E" w:rsidRPr="00A470B0" w:rsidRDefault="0010027E" w:rsidP="0010027E">
            <w:pPr>
              <w:rPr>
                <w:sz w:val="20"/>
                <w:lang w:val="fr-FR"/>
              </w:rPr>
            </w:pPr>
          </w:p>
          <w:p w:rsidR="0010027E" w:rsidRPr="00A470B0" w:rsidRDefault="0010027E" w:rsidP="0010027E">
            <w:pPr>
              <w:rPr>
                <w:sz w:val="20"/>
                <w:lang w:val="fr-FR"/>
              </w:rPr>
            </w:pPr>
          </w:p>
          <w:p w:rsidR="0010027E" w:rsidRPr="00A470B0" w:rsidRDefault="0010027E" w:rsidP="0010027E">
            <w:pPr>
              <w:rPr>
                <w:sz w:val="20"/>
                <w:lang w:val="fr-FR"/>
              </w:rPr>
            </w:pPr>
            <w:r w:rsidRPr="00A470B0">
              <w:rPr>
                <w:sz w:val="20"/>
                <w:lang w:val="fr-FR"/>
              </w:rPr>
              <w:t xml:space="preserve">Ellison et al </w:t>
            </w:r>
            <w:r w:rsidRPr="00A470B0">
              <w:rPr>
                <w:sz w:val="20"/>
                <w:lang w:val="fr-FR"/>
              </w:rPr>
              <w:fldChar w:fldCharType="begin"/>
            </w:r>
            <w:r w:rsidRPr="00A470B0">
              <w:rPr>
                <w:sz w:val="20"/>
                <w:lang w:val="fr-FR"/>
              </w:rPr>
              <w:instrText xml:space="preserve"> ADDIN EN.CITE &lt;EndNote&gt;&lt;Cite&gt;&lt;Author&gt;Ellison&lt;/Author&gt;&lt;Year&gt;2010&lt;/Year&gt;&lt;RecNum&gt;31&lt;/RecNum&gt;&lt;DisplayText&gt;(7)&lt;/DisplayText&gt;&lt;record&gt;&lt;rec-number&gt;31&lt;/rec-number&gt;&lt;foreign-keys&gt;&lt;key app="EN" db-id="e9z2xxfak5rpfwe5as1x5s2se2at0xasza2z"&gt;31&lt;/key&gt;&lt;/foreign-keys&gt;&lt;ref-type name="Journal Article"&gt;17&lt;/ref-type&gt;&lt;contributors&gt;&lt;authors&gt;&lt;author&gt;Ellison, Gillian&lt;/author&gt;&lt;author&gt;Donald, Emma&lt;/author&gt;&lt;author&gt;McWalter, Gael&lt;/author&gt;&lt;author&gt;Knight, Lucy&lt;/author&gt;&lt;author&gt;Fletcher, Lynn&lt;/author&gt;&lt;author&gt;Sherwood, James&lt;/author&gt;&lt;author&gt;Cantarini, Mireille&lt;/author&gt;&lt;author&gt;Orr, Maria&lt;/author&gt;&lt;author&gt;Speake, Georgina&lt;/author&gt;&lt;/authors&gt;&lt;/contributors&gt;&lt;titles&gt;&lt;title&gt;A comparison of ARMS and DNA sequencing for mutation analysis in clinical biopsy samples&lt;/title&gt;&lt;secondary-title&gt;Journal of Experimental &amp;amp; Clinical Cancer Research&lt;/secondary-title&gt;&lt;/titles&gt;&lt;periodical&gt;&lt;full-title&gt;Journal of Experimental &amp;amp; Clinical Cancer Research&lt;/full-title&gt;&lt;/periodical&gt;&lt;pages&gt;1-8&lt;/pages&gt;&lt;volume&gt;29&lt;/volume&gt;&lt;number&gt;1&lt;/number&gt;&lt;keywords&gt;&lt;keyword&gt;Medicine&lt;/keyword&gt;&lt;/keywords&gt;&lt;dates&gt;&lt;year&gt;2010&lt;/year&gt;&lt;/dates&gt;&lt;publisher&gt;BioMed Central&lt;/publisher&gt;&lt;isbn&gt;1756-9966&lt;/isbn&gt;&lt;urls&gt;&lt;related-urls&gt;&lt;url&gt;http://dx.doi.org/10.1186/1756-9966-29-132&lt;/url&gt;&lt;/related-urls&gt;&lt;/urls&gt;&lt;electronic-resource-num&gt;10.1186/1756-9966-29-132&lt;/electronic-resource-num&gt;&lt;/record&gt;&lt;/Cite&gt;&lt;/EndNote&gt;</w:instrText>
            </w:r>
            <w:r w:rsidRPr="00A470B0">
              <w:rPr>
                <w:sz w:val="20"/>
                <w:lang w:val="fr-FR"/>
              </w:rPr>
              <w:fldChar w:fldCharType="separate"/>
            </w:r>
            <w:r w:rsidRPr="00A470B0">
              <w:rPr>
                <w:noProof/>
                <w:sz w:val="20"/>
                <w:lang w:val="fr-FR"/>
              </w:rPr>
              <w:t>(7)</w:t>
            </w:r>
            <w:r w:rsidRPr="00A470B0">
              <w:rPr>
                <w:sz w:val="20"/>
                <w:lang w:val="fr-FR"/>
              </w:rPr>
              <w:fldChar w:fldCharType="end"/>
            </w:r>
          </w:p>
          <w:p w:rsidR="0010027E" w:rsidRPr="00A470B0" w:rsidRDefault="0010027E" w:rsidP="0010027E">
            <w:pPr>
              <w:rPr>
                <w:sz w:val="20"/>
                <w:lang w:val="fr-FR"/>
              </w:rPr>
            </w:pPr>
          </w:p>
        </w:tc>
        <w:tc>
          <w:tcPr>
            <w:tcW w:w="2061" w:type="dxa"/>
            <w:tcBorders>
              <w:left w:val="nil"/>
              <w:bottom w:val="nil"/>
              <w:right w:val="nil"/>
            </w:tcBorders>
          </w:tcPr>
          <w:p w:rsidR="0010027E" w:rsidRPr="00A470B0" w:rsidRDefault="0010027E" w:rsidP="0010027E">
            <w:pPr>
              <w:rPr>
                <w:sz w:val="20"/>
                <w:lang w:val="fr-FR"/>
              </w:rPr>
            </w:pPr>
            <w:r w:rsidRPr="00A470B0">
              <w:rPr>
                <w:sz w:val="20"/>
                <w:lang w:val="fr-FR"/>
              </w:rPr>
              <w:t>98.3% [94.6, 99.6]</w:t>
            </w:r>
          </w:p>
          <w:p w:rsidR="0010027E" w:rsidRPr="00A470B0" w:rsidRDefault="0010027E" w:rsidP="0010027E">
            <w:pPr>
              <w:ind w:right="-57"/>
              <w:rPr>
                <w:sz w:val="20"/>
                <w:lang w:val="fr-FR"/>
              </w:rPr>
            </w:pPr>
            <w:r w:rsidRPr="00A470B0">
              <w:rPr>
                <w:sz w:val="20"/>
                <w:lang w:val="fr-FR"/>
              </w:rPr>
              <w:t>FP = 1.7% (3/175)</w:t>
            </w:r>
          </w:p>
          <w:p w:rsidR="0010027E" w:rsidRPr="00A470B0" w:rsidRDefault="0010027E" w:rsidP="0010027E">
            <w:pPr>
              <w:rPr>
                <w:sz w:val="20"/>
                <w:lang w:val="fr-FR"/>
              </w:rPr>
            </w:pPr>
          </w:p>
          <w:p w:rsidR="0010027E" w:rsidRPr="00A470B0" w:rsidRDefault="0010027E" w:rsidP="0010027E">
            <w:pPr>
              <w:rPr>
                <w:sz w:val="20"/>
                <w:lang w:val="fr-FR"/>
              </w:rPr>
            </w:pPr>
            <w:r w:rsidRPr="00A470B0">
              <w:rPr>
                <w:sz w:val="20"/>
                <w:lang w:val="fr-FR"/>
              </w:rPr>
              <w:t>98.0% [94.6, 99.4]</w:t>
            </w:r>
          </w:p>
          <w:p w:rsidR="0010027E" w:rsidRPr="00A470B0" w:rsidRDefault="0010027E" w:rsidP="0010027E">
            <w:pPr>
              <w:rPr>
                <w:sz w:val="20"/>
                <w:lang w:val="fr-FR"/>
              </w:rPr>
            </w:pPr>
            <w:r w:rsidRPr="00A470B0">
              <w:rPr>
                <w:sz w:val="20"/>
                <w:lang w:val="fr-FR"/>
              </w:rPr>
              <w:t>FP = 2.0% (4/199)</w:t>
            </w:r>
          </w:p>
          <w:p w:rsidR="0010027E" w:rsidRPr="00A470B0" w:rsidRDefault="0010027E" w:rsidP="0010027E">
            <w:pPr>
              <w:rPr>
                <w:sz w:val="20"/>
                <w:lang w:val="fr-FR"/>
              </w:rPr>
            </w:pPr>
          </w:p>
          <w:p w:rsidR="0010027E" w:rsidRPr="00A470B0" w:rsidRDefault="0010027E" w:rsidP="0010027E">
            <w:pPr>
              <w:rPr>
                <w:sz w:val="20"/>
                <w:lang w:val="fr-FR"/>
              </w:rPr>
            </w:pPr>
            <w:r w:rsidRPr="00A470B0">
              <w:rPr>
                <w:sz w:val="20"/>
                <w:lang w:val="fr-FR"/>
              </w:rPr>
              <w:t>100% [92.7, 100]</w:t>
            </w:r>
          </w:p>
          <w:p w:rsidR="0010027E" w:rsidRPr="00A470B0" w:rsidRDefault="0010027E" w:rsidP="0010027E">
            <w:pPr>
              <w:rPr>
                <w:sz w:val="20"/>
                <w:lang w:val="fr-FR"/>
              </w:rPr>
            </w:pPr>
            <w:r w:rsidRPr="00A470B0">
              <w:rPr>
                <w:sz w:val="20"/>
                <w:lang w:val="fr-FR"/>
              </w:rPr>
              <w:t>FP = 0% (0/62)</w:t>
            </w:r>
          </w:p>
          <w:p w:rsidR="0010027E" w:rsidRPr="00A470B0" w:rsidRDefault="0010027E" w:rsidP="0010027E">
            <w:pPr>
              <w:rPr>
                <w:sz w:val="20"/>
                <w:lang w:val="fr-FR"/>
              </w:rPr>
            </w:pPr>
          </w:p>
          <w:p w:rsidR="0010027E" w:rsidRPr="00A470B0" w:rsidRDefault="0010027E" w:rsidP="0010027E">
            <w:pPr>
              <w:rPr>
                <w:sz w:val="20"/>
                <w:lang w:val="fr-FR"/>
              </w:rPr>
            </w:pPr>
            <w:r w:rsidRPr="00A470B0">
              <w:rPr>
                <w:sz w:val="20"/>
                <w:lang w:val="fr-FR"/>
              </w:rPr>
              <w:t>71.4% [30.3, 94.9]</w:t>
            </w:r>
          </w:p>
          <w:p w:rsidR="0010027E" w:rsidRPr="00A470B0" w:rsidRDefault="0010027E" w:rsidP="0010027E">
            <w:pPr>
              <w:rPr>
                <w:sz w:val="20"/>
                <w:lang w:val="fr-FR"/>
              </w:rPr>
            </w:pPr>
            <w:r w:rsidRPr="00A470B0">
              <w:rPr>
                <w:sz w:val="20"/>
                <w:lang w:val="fr-FR"/>
              </w:rPr>
              <w:t>FP = 28.6% (2/7)</w:t>
            </w:r>
          </w:p>
          <w:p w:rsidR="0010027E" w:rsidRPr="00A470B0" w:rsidRDefault="0010027E" w:rsidP="0010027E">
            <w:pPr>
              <w:rPr>
                <w:sz w:val="20"/>
                <w:lang w:val="fr-FR"/>
              </w:rPr>
            </w:pPr>
          </w:p>
          <w:p w:rsidR="0010027E" w:rsidRPr="00A470B0" w:rsidRDefault="0010027E" w:rsidP="0010027E">
            <w:pPr>
              <w:rPr>
                <w:sz w:val="20"/>
                <w:lang w:val="fr-FR"/>
              </w:rPr>
            </w:pPr>
            <w:r w:rsidRPr="00A470B0">
              <w:rPr>
                <w:sz w:val="20"/>
                <w:lang w:val="fr-FR"/>
              </w:rPr>
              <w:t>100% [95.7, 100]</w:t>
            </w:r>
          </w:p>
          <w:p w:rsidR="0010027E" w:rsidRPr="00A470B0" w:rsidRDefault="0010027E" w:rsidP="0010027E">
            <w:pPr>
              <w:rPr>
                <w:sz w:val="20"/>
                <w:lang w:val="fr-FR"/>
              </w:rPr>
            </w:pPr>
            <w:r w:rsidRPr="00A470B0">
              <w:rPr>
                <w:sz w:val="20"/>
                <w:lang w:val="fr-FR"/>
              </w:rPr>
              <w:t>FP = 0% (0/110)</w:t>
            </w:r>
          </w:p>
          <w:p w:rsidR="0010027E" w:rsidRPr="00A470B0" w:rsidRDefault="0010027E" w:rsidP="0010027E">
            <w:pPr>
              <w:rPr>
                <w:sz w:val="20"/>
                <w:lang w:val="fr-FR"/>
              </w:rPr>
            </w:pPr>
          </w:p>
        </w:tc>
        <w:tc>
          <w:tcPr>
            <w:tcW w:w="2050" w:type="dxa"/>
            <w:tcBorders>
              <w:left w:val="nil"/>
              <w:bottom w:val="nil"/>
              <w:right w:val="nil"/>
            </w:tcBorders>
          </w:tcPr>
          <w:p w:rsidR="0010027E" w:rsidRPr="00A470B0" w:rsidRDefault="0010027E" w:rsidP="0010027E">
            <w:pPr>
              <w:rPr>
                <w:sz w:val="20"/>
                <w:lang w:val="fr-FR"/>
              </w:rPr>
            </w:pPr>
          </w:p>
        </w:tc>
        <w:tc>
          <w:tcPr>
            <w:tcW w:w="2269" w:type="dxa"/>
            <w:tcBorders>
              <w:left w:val="nil"/>
              <w:bottom w:val="nil"/>
            </w:tcBorders>
          </w:tcPr>
          <w:p w:rsidR="0010027E" w:rsidRPr="00A470B0" w:rsidRDefault="0010027E" w:rsidP="0010027E">
            <w:pPr>
              <w:rPr>
                <w:sz w:val="20"/>
              </w:rPr>
            </w:pPr>
            <w:r w:rsidRPr="00A470B0">
              <w:rPr>
                <w:sz w:val="20"/>
              </w:rPr>
              <w:t>97.1% [93.1, 98.9]</w:t>
            </w:r>
          </w:p>
          <w:p w:rsidR="0010027E" w:rsidRPr="00A470B0" w:rsidRDefault="0010027E" w:rsidP="0010027E">
            <w:pPr>
              <w:rPr>
                <w:sz w:val="20"/>
              </w:rPr>
            </w:pPr>
            <w:r w:rsidRPr="00A470B0">
              <w:rPr>
                <w:sz w:val="20"/>
              </w:rPr>
              <w:t>FP = 2.9% (5/175)</w:t>
            </w:r>
          </w:p>
          <w:p w:rsidR="0010027E" w:rsidRPr="00A470B0" w:rsidRDefault="0010027E" w:rsidP="0010027E">
            <w:pPr>
              <w:rPr>
                <w:sz w:val="20"/>
              </w:rPr>
            </w:pPr>
          </w:p>
          <w:p w:rsidR="0010027E" w:rsidRPr="00A470B0" w:rsidRDefault="0010027E" w:rsidP="0010027E">
            <w:pPr>
              <w:rPr>
                <w:sz w:val="20"/>
              </w:rPr>
            </w:pPr>
            <w:r w:rsidRPr="00A470B0">
              <w:rPr>
                <w:sz w:val="20"/>
              </w:rPr>
              <w:t>97.0% [93.2, 98.8]</w:t>
            </w:r>
          </w:p>
          <w:p w:rsidR="0010027E" w:rsidRPr="00A470B0" w:rsidRDefault="0010027E" w:rsidP="0010027E">
            <w:pPr>
              <w:rPr>
                <w:sz w:val="20"/>
              </w:rPr>
            </w:pPr>
            <w:r w:rsidRPr="00A470B0">
              <w:rPr>
                <w:sz w:val="20"/>
              </w:rPr>
              <w:t>FP = 3.0% (6/199)</w:t>
            </w:r>
          </w:p>
          <w:p w:rsidR="0010027E" w:rsidRPr="00A470B0" w:rsidRDefault="0010027E" w:rsidP="0010027E">
            <w:pPr>
              <w:rPr>
                <w:sz w:val="20"/>
              </w:rPr>
            </w:pPr>
          </w:p>
          <w:p w:rsidR="0010027E" w:rsidRPr="00A470B0" w:rsidRDefault="0010027E" w:rsidP="0010027E">
            <w:pPr>
              <w:rPr>
                <w:sz w:val="20"/>
              </w:rPr>
            </w:pPr>
            <w:r w:rsidRPr="00A470B0">
              <w:rPr>
                <w:sz w:val="20"/>
              </w:rPr>
              <w:t>98.4% [90.2, 99.9]</w:t>
            </w:r>
          </w:p>
          <w:p w:rsidR="0010027E" w:rsidRPr="00A470B0" w:rsidRDefault="0010027E" w:rsidP="0010027E">
            <w:pPr>
              <w:rPr>
                <w:sz w:val="20"/>
              </w:rPr>
            </w:pPr>
            <w:r w:rsidRPr="00A470B0">
              <w:rPr>
                <w:sz w:val="20"/>
              </w:rPr>
              <w:t>FP = 1.6% (1/62)</w:t>
            </w:r>
          </w:p>
          <w:p w:rsidR="0010027E" w:rsidRPr="00A470B0" w:rsidRDefault="0010027E" w:rsidP="0010027E">
            <w:pPr>
              <w:rPr>
                <w:sz w:val="20"/>
              </w:rPr>
            </w:pPr>
          </w:p>
        </w:tc>
      </w:tr>
      <w:tr w:rsidR="0010027E" w:rsidRPr="00A470B0" w:rsidTr="0010027E">
        <w:trPr>
          <w:cantSplit/>
        </w:trPr>
        <w:tc>
          <w:tcPr>
            <w:tcW w:w="1985" w:type="dxa"/>
            <w:tcBorders>
              <w:top w:val="nil"/>
              <w:bottom w:val="single" w:sz="4" w:space="0" w:color="auto"/>
              <w:right w:val="nil"/>
            </w:tcBorders>
          </w:tcPr>
          <w:p w:rsidR="0010027E" w:rsidRPr="00A470B0" w:rsidRDefault="0010027E" w:rsidP="0010027E">
            <w:pPr>
              <w:rPr>
                <w:sz w:val="20"/>
              </w:rPr>
            </w:pPr>
            <w:r w:rsidRPr="00A470B0">
              <w:rPr>
                <w:sz w:val="20"/>
              </w:rPr>
              <w:t xml:space="preserve">Spittle et al </w:t>
            </w:r>
            <w:r w:rsidRPr="00A470B0">
              <w:rPr>
                <w:sz w:val="20"/>
              </w:rPr>
              <w:fldChar w:fldCharType="begin"/>
            </w:r>
            <w:r w:rsidRPr="00A470B0">
              <w:rPr>
                <w:sz w:val="20"/>
              </w:rPr>
              <w:instrText xml:space="preserve"> ADDIN EN.CITE &lt;EndNote&gt;&lt;Cite&gt;&lt;Author&gt;Spittle&lt;/Author&gt;&lt;Year&gt;2007&lt;/Year&gt;&lt;RecNum&gt;36&lt;/RecNum&gt;&lt;DisplayText&gt;(10)&lt;/DisplayText&gt;&lt;record&gt;&lt;rec-number&gt;36&lt;/rec-number&gt;&lt;foreign-keys&gt;&lt;key app="EN" db-id="e9z2xxfak5rpfwe5as1x5s2se2at0xasza2z"&gt;36&lt;/key&gt;&lt;/foreign-keys&gt;&lt;ref-type name="Journal Article"&gt;17&lt;/ref-type&gt;&lt;contributors&gt;&lt;authors&gt;&lt;author&gt;Spittle, Cynthia&lt;/author&gt;&lt;author&gt;Ward, M. Renee&lt;/author&gt;&lt;author&gt;Nathanson, Katherine L.&lt;/author&gt;&lt;author&gt;Gimotty, Phyllis A.&lt;/author&gt;&lt;author&gt;Rappaport, Eric&lt;/author&gt;&lt;author&gt;Brose, Marcia S.&lt;/author&gt;&lt;author&gt;Medina, Angelica&lt;/author&gt;&lt;author&gt;Letrero, Richard&lt;/author&gt;&lt;author&gt;Herlyn, Meenhard&lt;/author&gt;&lt;author&gt;Edwards, Robin H.&lt;/author&gt;&lt;/authors&gt;&lt;/contributors&gt;&lt;titles&gt;&lt;title&gt;Application of a BRAF Pyrosequencing Assay for Mutation Detection and Copy Number Analysis in Malignant Melanoma&lt;/title&gt;&lt;secondary-title&gt;The Journal of Molecular Diagnostics&lt;/secondary-title&gt;&lt;/titles&gt;&lt;periodical&gt;&lt;full-title&gt;The Journal of Molecular Diagnostics&lt;/full-title&gt;&lt;/periodical&gt;&lt;pages&gt;464-471&lt;/pages&gt;&lt;volume&gt;9&lt;/volume&gt;&lt;number&gt;4&lt;/number&gt;&lt;dates&gt;&lt;year&gt;2007&lt;/year&gt;&lt;/dates&gt;&lt;isbn&gt;1525-1578&lt;/isbn&gt;&lt;urls&gt;&lt;related-urls&gt;&lt;url&gt;http://www.sciencedirect.com/science/article/pii/S1525157810604187&lt;/url&gt;&lt;/related-urls&gt;&lt;/urls&gt;&lt;electronic-resource-num&gt;10.2353/jmoldx.2007.060191&lt;/electronic-resource-num&gt;&lt;/record&gt;&lt;/Cite&gt;&lt;/EndNote&gt;</w:instrText>
            </w:r>
            <w:r w:rsidRPr="00A470B0">
              <w:rPr>
                <w:sz w:val="20"/>
              </w:rPr>
              <w:fldChar w:fldCharType="separate"/>
            </w:r>
            <w:r w:rsidRPr="00A470B0">
              <w:rPr>
                <w:noProof/>
                <w:sz w:val="20"/>
              </w:rPr>
              <w:t>(10)</w:t>
            </w:r>
            <w:r w:rsidRPr="00A470B0">
              <w:rPr>
                <w:sz w:val="20"/>
              </w:rPr>
              <w:fldChar w:fldCharType="end"/>
            </w:r>
          </w:p>
        </w:tc>
        <w:tc>
          <w:tcPr>
            <w:tcW w:w="2061" w:type="dxa"/>
            <w:tcBorders>
              <w:top w:val="nil"/>
              <w:left w:val="nil"/>
              <w:bottom w:val="single" w:sz="4" w:space="0" w:color="auto"/>
              <w:right w:val="nil"/>
            </w:tcBorders>
          </w:tcPr>
          <w:p w:rsidR="0010027E" w:rsidRPr="00A470B0" w:rsidRDefault="0010027E" w:rsidP="0010027E">
            <w:pPr>
              <w:rPr>
                <w:sz w:val="20"/>
              </w:rPr>
            </w:pPr>
          </w:p>
        </w:tc>
        <w:tc>
          <w:tcPr>
            <w:tcW w:w="2050" w:type="dxa"/>
            <w:tcBorders>
              <w:top w:val="nil"/>
              <w:left w:val="nil"/>
              <w:bottom w:val="single" w:sz="4" w:space="0" w:color="auto"/>
              <w:right w:val="nil"/>
            </w:tcBorders>
          </w:tcPr>
          <w:p w:rsidR="0010027E" w:rsidRPr="00A470B0" w:rsidRDefault="0010027E" w:rsidP="0010027E">
            <w:pPr>
              <w:rPr>
                <w:sz w:val="20"/>
              </w:rPr>
            </w:pPr>
          </w:p>
        </w:tc>
        <w:tc>
          <w:tcPr>
            <w:tcW w:w="2269" w:type="dxa"/>
            <w:tcBorders>
              <w:top w:val="nil"/>
              <w:left w:val="nil"/>
              <w:bottom w:val="single" w:sz="4" w:space="0" w:color="auto"/>
            </w:tcBorders>
          </w:tcPr>
          <w:p w:rsidR="0010027E" w:rsidRPr="00A470B0" w:rsidRDefault="0010027E" w:rsidP="0010027E">
            <w:pPr>
              <w:rPr>
                <w:sz w:val="20"/>
              </w:rPr>
            </w:pPr>
            <w:r w:rsidRPr="00A470B0">
              <w:rPr>
                <w:sz w:val="20"/>
              </w:rPr>
              <w:t>100% [62.8, 100]</w:t>
            </w:r>
          </w:p>
          <w:p w:rsidR="0010027E" w:rsidRPr="00A470B0" w:rsidRDefault="0010027E" w:rsidP="0010027E">
            <w:pPr>
              <w:rPr>
                <w:sz w:val="20"/>
              </w:rPr>
            </w:pPr>
            <w:r w:rsidRPr="00A470B0">
              <w:rPr>
                <w:sz w:val="20"/>
              </w:rPr>
              <w:t>FP = 0% (0/9)</w:t>
            </w:r>
          </w:p>
        </w:tc>
      </w:tr>
      <w:tr w:rsidR="0010027E" w:rsidRPr="00A470B0" w:rsidTr="0010027E">
        <w:trPr>
          <w:cantSplit/>
        </w:trPr>
        <w:tc>
          <w:tcPr>
            <w:tcW w:w="1985" w:type="dxa"/>
            <w:tcBorders>
              <w:top w:val="single" w:sz="4" w:space="0" w:color="auto"/>
              <w:right w:val="nil"/>
            </w:tcBorders>
          </w:tcPr>
          <w:p w:rsidR="0010027E" w:rsidRPr="00A470B0" w:rsidRDefault="0010027E" w:rsidP="0010027E">
            <w:pPr>
              <w:rPr>
                <w:sz w:val="20"/>
                <w:lang w:val="fr-FR"/>
              </w:rPr>
            </w:pPr>
          </w:p>
          <w:p w:rsidR="0010027E" w:rsidRPr="00A470B0" w:rsidRDefault="0010027E" w:rsidP="0010027E">
            <w:pPr>
              <w:rPr>
                <w:sz w:val="20"/>
                <w:lang w:val="fr-FR"/>
              </w:rPr>
            </w:pPr>
            <w:r w:rsidRPr="00A470B0">
              <w:rPr>
                <w:sz w:val="20"/>
                <w:lang w:val="fr-FR"/>
              </w:rPr>
              <w:t xml:space="preserve">Willmore-Payne et al </w:t>
            </w:r>
            <w:r w:rsidRPr="00A470B0">
              <w:rPr>
                <w:sz w:val="20"/>
                <w:lang w:val="fr-FR"/>
              </w:rPr>
              <w:fldChar w:fldCharType="begin"/>
            </w:r>
            <w:r w:rsidRPr="00A470B0">
              <w:rPr>
                <w:sz w:val="20"/>
                <w:lang w:val="fr-FR"/>
              </w:rPr>
              <w:instrText xml:space="preserve"> ADDIN EN.CITE &lt;EndNote&gt;&lt;Cite&gt;&lt;Author&gt;Willmore-Payne&lt;/Author&gt;&lt;Year&gt;2005&lt;/Year&gt;&lt;RecNum&gt;37&lt;/RecNum&gt;&lt;DisplayText&gt;(4)&lt;/DisplayText&gt;&lt;record&gt;&lt;rec-number&gt;37&lt;/rec-number&gt;&lt;foreign-keys&gt;&lt;key app="EN" db-id="e9z2xxfak5rpfwe5as1x5s2se2at0xasza2z"&gt;37&lt;/key&gt;&lt;/foreign-keys&gt;&lt;ref-type name="Journal Article"&gt;17&lt;/ref-type&gt;&lt;contributors&gt;&lt;authors&gt;&lt;author&gt;Willmore-Payne, Carlynn&lt;/author&gt;&lt;author&gt;Holden, Joseph A.&lt;/author&gt;&lt;author&gt;Tripp, Sheryl&lt;/author&gt;&lt;author&gt;Layfield, Lester J.&lt;/author&gt;&lt;/authors&gt;&lt;/contributors&gt;&lt;titles&gt;&lt;title&gt;Human malignant melanoma: detection of BRAF- and c-kit–activating mutations by high-resolution amplicon melting analysis&lt;/title&gt;&lt;secondary-title&gt;Human Pathology&lt;/secondary-title&gt;&lt;/titles&gt;&lt;periodical&gt;&lt;full-title&gt;Human Pathology&lt;/full-title&gt;&lt;/periodical&gt;&lt;pages&gt;486-493&lt;/pages&gt;&lt;volume&gt;36&lt;/volume&gt;&lt;number&gt;5&lt;/number&gt;&lt;keywords&gt;&lt;keyword&gt;Malignant melanoma&lt;/keyword&gt;&lt;keyword&gt;BRAF&lt;/keyword&gt;&lt;keyword&gt;c-kit&lt;/keyword&gt;&lt;keyword&gt;High-resolution melting analysis&lt;/keyword&gt;&lt;/keywords&gt;&lt;dates&gt;&lt;year&gt;2005&lt;/year&gt;&lt;/dates&gt;&lt;isbn&gt;0046-8177&lt;/isbn&gt;&lt;urls&gt;&lt;related-urls&gt;&lt;url&gt;http://www.sciencedirect.com/science/article/pii/S0046817705001668&lt;/url&gt;&lt;/related-urls&gt;&lt;/urls&gt;&lt;electronic-resource-num&gt;10.1016/j.humpath.2005.03.015&lt;/electronic-resource-num&gt;&lt;/record&gt;&lt;/Cite&gt;&lt;/EndNote&gt;</w:instrText>
            </w:r>
            <w:r w:rsidRPr="00A470B0">
              <w:rPr>
                <w:sz w:val="20"/>
                <w:lang w:val="fr-FR"/>
              </w:rPr>
              <w:fldChar w:fldCharType="separate"/>
            </w:r>
            <w:r w:rsidRPr="00A470B0">
              <w:rPr>
                <w:noProof/>
                <w:sz w:val="20"/>
                <w:lang w:val="fr-FR"/>
              </w:rPr>
              <w:t>(4)</w:t>
            </w:r>
            <w:r w:rsidRPr="00A470B0">
              <w:rPr>
                <w:sz w:val="20"/>
                <w:lang w:val="fr-FR"/>
              </w:rPr>
              <w:fldChar w:fldCharType="end"/>
            </w:r>
          </w:p>
          <w:p w:rsidR="0010027E" w:rsidRPr="00A470B0" w:rsidRDefault="0010027E" w:rsidP="0010027E">
            <w:pPr>
              <w:rPr>
                <w:sz w:val="20"/>
                <w:lang w:val="fr-FR"/>
              </w:rPr>
            </w:pPr>
          </w:p>
          <w:p w:rsidR="0010027E" w:rsidRPr="00A470B0" w:rsidRDefault="0010027E" w:rsidP="0010027E">
            <w:pPr>
              <w:rPr>
                <w:sz w:val="20"/>
                <w:lang w:val="fr-FR"/>
              </w:rPr>
            </w:pPr>
            <w:r w:rsidRPr="00A470B0">
              <w:rPr>
                <w:sz w:val="20"/>
                <w:lang w:val="fr-FR"/>
              </w:rPr>
              <w:t xml:space="preserve">Hay et al </w:t>
            </w:r>
            <w:r w:rsidRPr="00A470B0">
              <w:rPr>
                <w:sz w:val="20"/>
                <w:lang w:val="fr-FR"/>
              </w:rPr>
              <w:fldChar w:fldCharType="begin"/>
            </w:r>
            <w:r w:rsidRPr="00A470B0">
              <w:rPr>
                <w:sz w:val="20"/>
                <w:lang w:val="fr-FR"/>
              </w:rPr>
              <w:instrText xml:space="preserve"> ADDIN EN.CITE &lt;EndNote&gt;&lt;Cite&gt;&lt;Author&gt;Hay&lt;/Author&gt;&lt;Year&gt;2007&lt;/Year&gt;&lt;RecNum&gt;34&lt;/RecNum&gt;&lt;DisplayText&gt;(11)&lt;/DisplayText&gt;&lt;record&gt;&lt;rec-number&gt;34&lt;/rec-number&gt;&lt;foreign-keys&gt;&lt;key app="EN" db-id="e9z2xxfak5rpfwe5as1x5s2se2at0xasza2z"&gt;34&lt;/key&gt;&lt;/foreign-keys&gt;&lt;ref-type name="Journal Article"&gt;17&lt;/ref-type&gt;&lt;contributors&gt;&lt;authors&gt;&lt;author&gt;Hay, Robert&lt;/author&gt;&lt;author&gt;MacRae, Erin&lt;/author&gt;&lt;author&gt;Barber, Duane&lt;/author&gt;&lt;author&gt;Khalil, Moosa&lt;/author&gt;&lt;author&gt;Demetrick, Douglas J.&lt;/author&gt;&lt;/authors&gt;&lt;/contributors&gt;&lt;titles&gt;&lt;title&gt;BRAF Mutations in Melanocytic Lesions and Papillary Thyroid Carcinoma Samples Identified Using Melting Curve Analysis of Polymerase Chain Reaction Products&lt;/title&gt;&lt;secondary-title&gt;Archives of Pathology &amp;amp; Laboratory Medicine&lt;/secondary-title&gt;&lt;/titles&gt;&lt;periodical&gt;&lt;full-title&gt;Archives of Pathology &amp;amp; Laboratory Medicine&lt;/full-title&gt;&lt;/periodical&gt;&lt;pages&gt;1361-1367&lt;/pages&gt;&lt;volume&gt;131&lt;/volume&gt;&lt;number&gt;9&lt;/number&gt;&lt;dates&gt;&lt;year&gt;2007&lt;/year&gt;&lt;pub-dates&gt;&lt;date&gt;2007/09/01&lt;/date&gt;&lt;/pub-dates&gt;&lt;/dates&gt;&lt;publisher&gt;College of American Pathologists&lt;/publisher&gt;&lt;isbn&gt;0003-9985&lt;/isbn&gt;&lt;urls&gt;&lt;related-urls&gt;&lt;url&gt;http://www.archivesofpathology.org/doi/abs/10.1043/1543-2165%282007%29131%5B1361%3ABMIMLA%5D2.0.CO%3B2&lt;/url&gt;&lt;/related-urls&gt;&lt;/urls&gt;&lt;electronic-resource-num&gt;10.1043/1543-2165(2007)131[1361:bmimla]2.0.co;2&lt;/electronic-resource-num&gt;&lt;access-date&gt;2012/03/15&lt;/access-date&gt;&lt;/record&gt;&lt;/Cite&gt;&lt;/EndNote&gt;</w:instrText>
            </w:r>
            <w:r w:rsidRPr="00A470B0">
              <w:rPr>
                <w:sz w:val="20"/>
                <w:lang w:val="fr-FR"/>
              </w:rPr>
              <w:fldChar w:fldCharType="separate"/>
            </w:r>
            <w:r w:rsidRPr="00A470B0">
              <w:rPr>
                <w:noProof/>
                <w:sz w:val="20"/>
                <w:lang w:val="fr-FR"/>
              </w:rPr>
              <w:t>(11)</w:t>
            </w:r>
            <w:r w:rsidRPr="00A470B0">
              <w:rPr>
                <w:sz w:val="20"/>
                <w:lang w:val="fr-FR"/>
              </w:rPr>
              <w:fldChar w:fldCharType="end"/>
            </w:r>
          </w:p>
          <w:p w:rsidR="0010027E" w:rsidRPr="00A470B0" w:rsidRDefault="0010027E" w:rsidP="0010027E">
            <w:pPr>
              <w:rPr>
                <w:sz w:val="20"/>
                <w:lang w:val="fr-FR"/>
              </w:rPr>
            </w:pPr>
          </w:p>
          <w:p w:rsidR="0010027E" w:rsidRPr="00A470B0" w:rsidRDefault="0010027E" w:rsidP="0010027E">
            <w:pPr>
              <w:rPr>
                <w:sz w:val="20"/>
                <w:lang w:val="fr-FR"/>
              </w:rPr>
            </w:pPr>
          </w:p>
          <w:p w:rsidR="0010027E" w:rsidRPr="00A470B0" w:rsidRDefault="0010027E" w:rsidP="0010027E">
            <w:pPr>
              <w:rPr>
                <w:sz w:val="20"/>
              </w:rPr>
            </w:pPr>
            <w:r w:rsidRPr="00A470B0">
              <w:rPr>
                <w:sz w:val="20"/>
              </w:rPr>
              <w:t xml:space="preserve">Pinzani et al </w:t>
            </w:r>
            <w:r w:rsidRPr="00A470B0">
              <w:rPr>
                <w:sz w:val="20"/>
              </w:rPr>
              <w:fldChar w:fldCharType="begin"/>
            </w:r>
            <w:r w:rsidRPr="00A470B0">
              <w:rPr>
                <w:sz w:val="20"/>
              </w:rPr>
              <w:instrText xml:space="preserve"> ADDIN EN.CITE &lt;EndNote&gt;&lt;Cite&gt;&lt;Author&gt;Pinzani&lt;/Author&gt;&lt;Year&gt;2011&lt;/Year&gt;&lt;RecNum&gt;14&lt;/RecNum&gt;&lt;IDText&gt;21262211&lt;/IDText&gt;&lt;DisplayText&gt;(12)&lt;/DisplayText&gt;&lt;record&gt;&lt;rec-number&gt;14&lt;/rec-number&gt;&lt;foreign-keys&gt;&lt;key app="EN" db-id="e9z2xxfak5rpfwe5as1x5s2se2at0xasza2z"&gt;14&lt;/key&gt;&lt;/foreign-keys&gt;&lt;ref-type name="Journal Article"&gt;17&lt;/ref-type&gt;&lt;contributors&gt;&lt;authors&gt;&lt;author&gt;Pinzani, Pamela&lt;/author&gt;&lt;author&gt;Santucci, Claudio&lt;/author&gt;&lt;author&gt;Mancini, Irene&lt;/author&gt;&lt;author&gt;Simi, Lisa&lt;/author&gt;&lt;author&gt;Salvianti, Francesca&lt;/author&gt;&lt;author&gt;Pratesi, Nicola&lt;/author&gt;&lt;author&gt;Massi, Daniela&lt;/author&gt;&lt;author&gt;De Giorgi, Vincenzo&lt;/author&gt;&lt;author&gt;Pazzagli, Mario&lt;/author&gt;&lt;author&gt;Orlando, Claudio&lt;/author&gt;&lt;/authors&gt;&lt;/contributors&gt;&lt;titles&gt;&lt;title&gt;BRAFV600E detection in melanoma is highly improved by COLD-PCR&lt;/title&gt;&lt;secondary-title&gt;Clinica Chimica Acta&lt;/secondary-title&gt;&lt;/titles&gt;&lt;periodical&gt;&lt;full-title&gt;Clinica Chimica Acta&lt;/full-title&gt;&lt;/periodical&gt;&lt;pages&gt;901-905&lt;/pages&gt;&lt;volume&gt;412&lt;/volume&gt;&lt;number&gt;11–12&lt;/number&gt;&lt;keywords&gt;&lt;keyword&gt;COLD-PCR&lt;/keyword&gt;&lt;keyword&gt;Somatic mutation&lt;/keyword&gt;&lt;keyword&gt;BRAFV600E&lt;/keyword&gt;&lt;keyword&gt;Melanoma&lt;/keyword&gt;&lt;/keywords&gt;&lt;dates&gt;&lt;year&gt;2011&lt;/year&gt;&lt;/dates&gt;&lt;isbn&gt;0009-8981&lt;/isbn&gt;&lt;accession-num&gt;21262211&lt;/accession-num&gt;&lt;urls&gt;&lt;related-urls&gt;&lt;url&gt;http://www.sciencedirect.com/science/article/pii/S0009898111000234&lt;/url&gt;&lt;/related-urls&gt;&lt;/urls&gt;&lt;electronic-resource-num&gt;10.1016/j.cca.2011.01.014&lt;/electronic-resource-num&gt;&lt;/record&gt;&lt;/Cite&gt;&lt;/EndNote&gt;</w:instrText>
            </w:r>
            <w:r w:rsidRPr="00A470B0">
              <w:rPr>
                <w:sz w:val="20"/>
              </w:rPr>
              <w:fldChar w:fldCharType="separate"/>
            </w:r>
            <w:r w:rsidRPr="00A470B0">
              <w:rPr>
                <w:noProof/>
                <w:sz w:val="20"/>
              </w:rPr>
              <w:t>(12)</w:t>
            </w:r>
            <w:r w:rsidRPr="00A470B0">
              <w:rPr>
                <w:sz w:val="20"/>
              </w:rPr>
              <w:fldChar w:fldCharType="end"/>
            </w:r>
          </w:p>
          <w:p w:rsidR="0010027E" w:rsidRPr="00A470B0" w:rsidRDefault="0010027E" w:rsidP="0010027E">
            <w:pPr>
              <w:rPr>
                <w:sz w:val="20"/>
              </w:rPr>
            </w:pPr>
          </w:p>
        </w:tc>
        <w:tc>
          <w:tcPr>
            <w:tcW w:w="2061" w:type="dxa"/>
            <w:tcBorders>
              <w:top w:val="single" w:sz="4" w:space="0" w:color="auto"/>
              <w:left w:val="nil"/>
              <w:right w:val="nil"/>
            </w:tcBorders>
          </w:tcPr>
          <w:p w:rsidR="0010027E" w:rsidRPr="00A470B0" w:rsidRDefault="0010027E" w:rsidP="0010027E">
            <w:pPr>
              <w:rPr>
                <w:sz w:val="20"/>
              </w:rPr>
            </w:pPr>
          </w:p>
        </w:tc>
        <w:tc>
          <w:tcPr>
            <w:tcW w:w="2050" w:type="dxa"/>
            <w:tcBorders>
              <w:top w:val="single" w:sz="4" w:space="0" w:color="auto"/>
              <w:left w:val="nil"/>
              <w:right w:val="nil"/>
            </w:tcBorders>
          </w:tcPr>
          <w:p w:rsidR="0010027E" w:rsidRPr="00A470B0" w:rsidRDefault="0010027E" w:rsidP="0010027E">
            <w:pPr>
              <w:rPr>
                <w:sz w:val="20"/>
              </w:rPr>
            </w:pPr>
          </w:p>
          <w:p w:rsidR="0010027E" w:rsidRPr="00A470B0" w:rsidRDefault="0010027E" w:rsidP="0010027E">
            <w:pPr>
              <w:rPr>
                <w:sz w:val="20"/>
              </w:rPr>
            </w:pPr>
            <w:r w:rsidRPr="00A470B0">
              <w:rPr>
                <w:sz w:val="20"/>
              </w:rPr>
              <w:t>92.0% [79.8, 97.4]</w:t>
            </w:r>
          </w:p>
          <w:p w:rsidR="0010027E" w:rsidRPr="00A470B0" w:rsidRDefault="0010027E" w:rsidP="0010027E">
            <w:pPr>
              <w:rPr>
                <w:sz w:val="20"/>
              </w:rPr>
            </w:pPr>
            <w:r w:rsidRPr="00A470B0">
              <w:rPr>
                <w:sz w:val="20"/>
              </w:rPr>
              <w:t>FP = 8.0% (4/50)</w:t>
            </w:r>
          </w:p>
          <w:p w:rsidR="0010027E" w:rsidRPr="00A470B0" w:rsidRDefault="0010027E" w:rsidP="0010027E">
            <w:pPr>
              <w:rPr>
                <w:sz w:val="20"/>
              </w:rPr>
            </w:pPr>
          </w:p>
          <w:p w:rsidR="0010027E" w:rsidRPr="00A470B0" w:rsidRDefault="0010027E" w:rsidP="0010027E">
            <w:pPr>
              <w:rPr>
                <w:sz w:val="20"/>
              </w:rPr>
            </w:pPr>
            <w:r w:rsidRPr="00A470B0">
              <w:rPr>
                <w:sz w:val="20"/>
              </w:rPr>
              <w:t>100% [84.0, 100]</w:t>
            </w:r>
          </w:p>
          <w:p w:rsidR="0010027E" w:rsidRPr="00A470B0" w:rsidRDefault="0010027E" w:rsidP="0010027E">
            <w:pPr>
              <w:rPr>
                <w:sz w:val="20"/>
              </w:rPr>
            </w:pPr>
            <w:r w:rsidRPr="00A470B0">
              <w:rPr>
                <w:sz w:val="20"/>
              </w:rPr>
              <w:t>FP = 0% (0/26)</w:t>
            </w:r>
          </w:p>
          <w:p w:rsidR="0010027E" w:rsidRPr="00A470B0" w:rsidRDefault="0010027E" w:rsidP="0010027E">
            <w:pPr>
              <w:rPr>
                <w:sz w:val="20"/>
              </w:rPr>
            </w:pPr>
          </w:p>
          <w:p w:rsidR="0010027E" w:rsidRPr="00A470B0" w:rsidRDefault="0010027E" w:rsidP="0010027E">
            <w:pPr>
              <w:rPr>
                <w:sz w:val="20"/>
              </w:rPr>
            </w:pPr>
            <w:r w:rsidRPr="00A470B0">
              <w:rPr>
                <w:sz w:val="20"/>
              </w:rPr>
              <w:t>100% [81.5, 100]</w:t>
            </w:r>
          </w:p>
          <w:p w:rsidR="0010027E" w:rsidRPr="00A470B0" w:rsidRDefault="0010027E" w:rsidP="0010027E">
            <w:pPr>
              <w:rPr>
                <w:sz w:val="20"/>
              </w:rPr>
            </w:pPr>
            <w:r w:rsidRPr="00A470B0">
              <w:rPr>
                <w:sz w:val="20"/>
              </w:rPr>
              <w:t>FP = 0% (0/22)</w:t>
            </w:r>
          </w:p>
        </w:tc>
        <w:tc>
          <w:tcPr>
            <w:tcW w:w="2269" w:type="dxa"/>
            <w:tcBorders>
              <w:top w:val="single" w:sz="4" w:space="0" w:color="auto"/>
              <w:left w:val="nil"/>
            </w:tcBorders>
          </w:tcPr>
          <w:p w:rsidR="0010027E" w:rsidRPr="00A470B0" w:rsidRDefault="0010027E" w:rsidP="0010027E">
            <w:pPr>
              <w:rPr>
                <w:sz w:val="20"/>
              </w:rPr>
            </w:pPr>
          </w:p>
        </w:tc>
      </w:tr>
      <w:tr w:rsidR="0010027E" w:rsidRPr="00A470B0" w:rsidTr="0010027E">
        <w:trPr>
          <w:cantSplit/>
        </w:trPr>
        <w:tc>
          <w:tcPr>
            <w:tcW w:w="8365" w:type="dxa"/>
            <w:gridSpan w:val="4"/>
          </w:tcPr>
          <w:p w:rsidR="0010027E" w:rsidRPr="00A470B0" w:rsidRDefault="0010027E" w:rsidP="0010027E">
            <w:pPr>
              <w:rPr>
                <w:b/>
                <w:sz w:val="20"/>
              </w:rPr>
            </w:pPr>
            <w:r w:rsidRPr="00A470B0">
              <w:rPr>
                <w:b/>
                <w:sz w:val="20"/>
              </w:rPr>
              <w:t>Estimated Positive predictive value</w:t>
            </w:r>
          </w:p>
        </w:tc>
      </w:tr>
      <w:tr w:rsidR="0010027E" w:rsidRPr="00A470B0" w:rsidTr="0010027E">
        <w:trPr>
          <w:cantSplit/>
          <w:trHeight w:val="1930"/>
        </w:trPr>
        <w:tc>
          <w:tcPr>
            <w:tcW w:w="1985" w:type="dxa"/>
            <w:tcBorders>
              <w:bottom w:val="nil"/>
              <w:right w:val="nil"/>
            </w:tcBorders>
          </w:tcPr>
          <w:p w:rsidR="0010027E" w:rsidRPr="00A470B0" w:rsidRDefault="0010027E" w:rsidP="0010027E">
            <w:pPr>
              <w:rPr>
                <w:sz w:val="20"/>
                <w:lang w:val="fr-FR"/>
              </w:rPr>
            </w:pPr>
            <w:r w:rsidRPr="00A470B0">
              <w:rPr>
                <w:sz w:val="20"/>
                <w:lang w:val="fr-FR"/>
              </w:rPr>
              <w:t xml:space="preserve">Rueschoff et al </w:t>
            </w:r>
            <w:r w:rsidRPr="00A470B0">
              <w:rPr>
                <w:sz w:val="20"/>
                <w:lang w:val="fr-FR"/>
              </w:rPr>
              <w:fldChar w:fldCharType="begin"/>
            </w:r>
            <w:r w:rsidRPr="00A470B0">
              <w:rPr>
                <w:sz w:val="20"/>
                <w:lang w:val="fr-FR"/>
              </w:rPr>
              <w:instrText xml:space="preserve"> ADDIN EN.CITE &lt;EndNote&gt;&lt;Cite&gt;&lt;Author&gt;Rueschoff&lt;/Author&gt;&lt;Year&gt;2011&lt;/Year&gt;&lt;RecNum&gt;33&lt;/RecNum&gt;&lt;DisplayText&gt;(6)&lt;/DisplayText&gt;&lt;record&gt;&lt;rec-number&gt;33&lt;/rec-number&gt;&lt;foreign-keys&gt;&lt;key app="EN" db-id="e9z2xxfak5rpfwe5as1x5s2se2at0xasza2z"&gt;33&lt;/key&gt;&lt;/foreign-keys&gt;&lt;ref-type name="Journal Article"&gt;17&lt;/ref-type&gt;&lt;contributors&gt;&lt;authors&gt;&lt;author&gt;Rueschoff, J&lt;/author&gt;&lt;author&gt;Bloom, K&lt;/author&gt;&lt;author&gt;Anderson, S&lt;/author&gt;&lt;author&gt;Meldrum, C &lt;/author&gt;&lt;author&gt;Vallera, D U&lt;/author&gt;&lt;author&gt;Schilling, R&lt;/author&gt;&lt;author&gt;Lee, J. R.-J&lt;/author&gt;&lt;author&gt;Langland, R&lt;/author&gt;&lt;author&gt;Halait, H&lt;/author&gt;&lt;author&gt;Dugan, M. C&lt;/author&gt;&lt;author&gt;Lawrence, H. J&lt;/author&gt;&lt;/authors&gt;&lt;/contributors&gt;&lt;titles&gt;&lt;title&gt;Molecular testing for BRAF V600 mutations in the Phase III trial of the selective BRAF inhibitor vemurafenib in metastatic melanoma: a comparison of the cobas! 4800 BRAF V600E mutation test and Sanger sequencing. Proceedings from 8th International Congress of the Society for Melanoma Research. Abstract LBA2-3.&lt;/title&gt;&lt;secondary-title&gt;Pigment Cell Res&lt;/secondary-title&gt;&lt;/titles&gt;&lt;periodical&gt;&lt;full-title&gt;Pigment Cell Res&lt;/full-title&gt;&lt;/periodical&gt;&lt;pages&gt;1023&lt;/pages&gt;&lt;volume&gt;24&lt;/volume&gt;&lt;dates&gt;&lt;year&gt;2011&lt;/year&gt;&lt;/dates&gt;&lt;urls&gt;&lt;/urls&gt;&lt;/record&gt;&lt;/Cite&gt;&lt;/EndNote&gt;</w:instrText>
            </w:r>
            <w:r w:rsidRPr="00A470B0">
              <w:rPr>
                <w:sz w:val="20"/>
                <w:lang w:val="fr-FR"/>
              </w:rPr>
              <w:fldChar w:fldCharType="separate"/>
            </w:r>
            <w:r w:rsidRPr="00A470B0">
              <w:rPr>
                <w:noProof/>
                <w:sz w:val="20"/>
                <w:lang w:val="fr-FR"/>
              </w:rPr>
              <w:t>(6)</w:t>
            </w:r>
            <w:r w:rsidRPr="00A470B0">
              <w:rPr>
                <w:sz w:val="20"/>
                <w:lang w:val="fr-FR"/>
              </w:rPr>
              <w:fldChar w:fldCharType="end"/>
            </w:r>
          </w:p>
          <w:p w:rsidR="0010027E" w:rsidRPr="00A470B0" w:rsidRDefault="0010027E" w:rsidP="0010027E">
            <w:pPr>
              <w:rPr>
                <w:sz w:val="20"/>
                <w:lang w:val="fr-FR"/>
              </w:rPr>
            </w:pPr>
            <w:r w:rsidRPr="00A470B0">
              <w:rPr>
                <w:sz w:val="20"/>
                <w:lang w:val="fr-FR"/>
              </w:rPr>
              <w:t>(cobas)</w:t>
            </w:r>
          </w:p>
          <w:p w:rsidR="0010027E" w:rsidRPr="00A470B0" w:rsidRDefault="0010027E" w:rsidP="0010027E">
            <w:pPr>
              <w:rPr>
                <w:sz w:val="20"/>
                <w:lang w:val="fr-FR"/>
              </w:rPr>
            </w:pPr>
          </w:p>
          <w:p w:rsidR="0010027E" w:rsidRPr="00A470B0" w:rsidRDefault="0010027E" w:rsidP="0010027E">
            <w:pPr>
              <w:rPr>
                <w:sz w:val="20"/>
                <w:lang w:val="fr-FR"/>
              </w:rPr>
            </w:pPr>
            <w:r w:rsidRPr="00A470B0">
              <w:rPr>
                <w:sz w:val="20"/>
                <w:lang w:val="fr-FR"/>
              </w:rPr>
              <w:t xml:space="preserve">Halait et al </w:t>
            </w:r>
            <w:r w:rsidRPr="00A470B0">
              <w:rPr>
                <w:sz w:val="20"/>
                <w:lang w:val="fr-FR"/>
              </w:rPr>
              <w:fldChar w:fldCharType="begin"/>
            </w:r>
            <w:r w:rsidRPr="00A470B0">
              <w:rPr>
                <w:sz w:val="20"/>
                <w:lang w:val="fr-FR"/>
              </w:rPr>
              <w:instrText xml:space="preserve"> ADDIN EN.CITE &lt;EndNote&gt;&lt;Cite&gt;&lt;Author&gt;Halait&lt;/Author&gt;&lt;Year&gt;2012&lt;/Year&gt;&lt;RecNum&gt;23&lt;/RecNum&gt;&lt;DisplayText&gt;(5)&lt;/DisplayText&gt;&lt;record&gt;&lt;rec-number&gt;23&lt;/rec-number&gt;&lt;foreign-keys&gt;&lt;key app="EN" db-id="e9z2xxfak5rpfwe5as1x5s2se2at0xasza2z"&gt;23&lt;/key&gt;&lt;/foreign-keys&gt;&lt;ref-type name="Journal Article"&gt;17&lt;/ref-type&gt;&lt;contributors&gt;&lt;authors&gt;&lt;author&gt;Halait, H.&lt;/author&gt;&lt;author&gt;Demartin, K.&lt;/author&gt;&lt;author&gt;Shah, S.&lt;/author&gt;&lt;author&gt;Soviero, S.&lt;/author&gt;&lt;author&gt;Langland, R.&lt;/author&gt;&lt;author&gt;Cheng, S.&lt;/author&gt;&lt;author&gt;Hillman, G.&lt;/author&gt;&lt;author&gt;Wu, L.&lt;/author&gt;&lt;author&gt;Lawrence, H. J.&lt;/author&gt;&lt;/authors&gt;&lt;/contributors&gt;&lt;auth-address&gt;Lawrence, H.J., Roche Molecular Diagnostics, Pleasanton, CA 94588, United States&lt;/auth-address&gt;&lt;titles&gt;&lt;title&gt;Analytical performance of a real-time PCR-based assay for V600 mutations in the BRAF gene, used as the companion diagnostic test for the novel BRAF inhibitor vemurafenib in metastatic melanoma&lt;/title&gt;&lt;secondary-title&gt;Diagnostic Molecular Pathology&lt;/secondary-title&gt;&lt;/titles&gt;&lt;periodical&gt;&lt;full-title&gt;Diagnostic Molecular Pathology&lt;/full-title&gt;&lt;/periodical&gt;&lt;pages&gt;1-8&lt;/pages&gt;&lt;volume&gt;21&lt;/volume&gt;&lt;number&gt;1&lt;/number&gt;&lt;keywords&gt;&lt;keyword&gt;B Raf kinase&lt;/keyword&gt;&lt;keyword&gt;fluorescent dye&lt;/keyword&gt;&lt;keyword&gt;genomic DNA&lt;/keyword&gt;&lt;keyword&gt;melanin&lt;/keyword&gt;&lt;keyword&gt;vemurafenib&lt;/keyword&gt;&lt;keyword&gt;allele&lt;/keyword&gt;&lt;keyword&gt;article&lt;/keyword&gt;&lt;keyword&gt;cross reaction&lt;/keyword&gt;&lt;keyword&gt;diagnostic test&lt;/keyword&gt;&lt;keyword&gt;gene mutation&lt;/keyword&gt;&lt;keyword&gt;human&lt;/keyword&gt;&lt;keyword&gt;human cell&lt;/keyword&gt;&lt;keyword&gt;melanoma&lt;/keyword&gt;&lt;keyword&gt;metastasis&lt;/keyword&gt;&lt;keyword&gt;oligonucleotide probe&lt;/keyword&gt;&lt;keyword&gt;priority journal&lt;/keyword&gt;&lt;keyword&gt;real time polymerase chain reaction&lt;/keyword&gt;&lt;keyword&gt;sensitivity and specificity&lt;/keyword&gt;&lt;/keywords&gt;&lt;dates&gt;&lt;year&gt;2012&lt;/year&gt;&lt;/dates&gt;&lt;isbn&gt;1052-9551&amp;#xD;1533-4066&lt;/isbn&gt;&lt;urls&gt;&lt;related-urls&gt;&lt;url&gt;http://www.embase.com/search/results?subaction=viewrecord&amp;amp;from=export&amp;amp;id=L51844536&lt;/url&gt;&lt;url&gt;http://dx.doi.org/10.1097/PDM.0b013e31823b216f&lt;/url&gt;&lt;/related-urls&gt;&lt;/urls&gt;&lt;/record&gt;&lt;/Cite&gt;&lt;/EndNote&gt;</w:instrText>
            </w:r>
            <w:r w:rsidRPr="00A470B0">
              <w:rPr>
                <w:sz w:val="20"/>
                <w:lang w:val="fr-FR"/>
              </w:rPr>
              <w:fldChar w:fldCharType="separate"/>
            </w:r>
            <w:r w:rsidRPr="00A470B0">
              <w:rPr>
                <w:noProof/>
                <w:sz w:val="20"/>
                <w:lang w:val="fr-FR"/>
              </w:rPr>
              <w:t>(5)</w:t>
            </w:r>
            <w:r w:rsidRPr="00A470B0">
              <w:rPr>
                <w:sz w:val="20"/>
                <w:lang w:val="fr-FR"/>
              </w:rPr>
              <w:fldChar w:fldCharType="end"/>
            </w:r>
          </w:p>
          <w:p w:rsidR="0010027E" w:rsidRPr="00A470B0" w:rsidRDefault="0010027E" w:rsidP="0010027E">
            <w:pPr>
              <w:rPr>
                <w:sz w:val="20"/>
                <w:lang w:val="fr-FR"/>
              </w:rPr>
            </w:pPr>
            <w:r w:rsidRPr="00A470B0">
              <w:rPr>
                <w:sz w:val="20"/>
                <w:lang w:val="fr-FR"/>
              </w:rPr>
              <w:t>(cobas</w:t>
            </w:r>
          </w:p>
          <w:p w:rsidR="0010027E" w:rsidRPr="00A470B0" w:rsidRDefault="0010027E" w:rsidP="0010027E">
            <w:pPr>
              <w:rPr>
                <w:sz w:val="20"/>
                <w:lang w:val="fr-FR"/>
              </w:rPr>
            </w:pPr>
          </w:p>
          <w:p w:rsidR="0010027E" w:rsidRPr="00A470B0" w:rsidRDefault="0010027E" w:rsidP="0010027E">
            <w:pPr>
              <w:rPr>
                <w:sz w:val="20"/>
                <w:lang w:val="fr-FR"/>
              </w:rPr>
            </w:pPr>
            <w:r w:rsidRPr="00A470B0">
              <w:rPr>
                <w:sz w:val="20"/>
                <w:lang w:val="fr-FR"/>
              </w:rPr>
              <w:t xml:space="preserve">Lopez-Rios et al </w:t>
            </w:r>
            <w:r w:rsidRPr="00A470B0">
              <w:rPr>
                <w:sz w:val="20"/>
                <w:lang w:val="fr-FR"/>
              </w:rPr>
              <w:fldChar w:fldCharType="begin"/>
            </w:r>
            <w:r w:rsidRPr="00A470B0">
              <w:rPr>
                <w:sz w:val="20"/>
                <w:lang w:val="fr-FR"/>
              </w:rPr>
              <w:instrText xml:space="preserve"> ADDIN EN.CITE &lt;EndNote&gt;&lt;Cite&gt;&lt;Author&gt;Lopez-Rios&lt;/Author&gt;&lt;Year&gt;2011&lt;/Year&gt;&lt;RecNum&gt;32&lt;/RecNum&gt;&lt;DisplayText&gt;(8)&lt;/DisplayText&gt;&lt;record&gt;&lt;rec-number&gt;32&lt;/rec-number&gt;&lt;foreign-keys&gt;&lt;key app="EN" db-id="e9z2xxfak5rpfwe5as1x5s2se2at0xasza2z"&gt;32&lt;/key&gt;&lt;/foreign-keys&gt;&lt;ref-type name="Journal Article"&gt;17&lt;/ref-type&gt;&lt;contributors&gt;&lt;authors&gt;&lt;author&gt;Lopez-Rios, F&lt;/author&gt;&lt;author&gt;Angulo, B&lt;/author&gt;&lt;author&gt;Gomez, B&lt;/author&gt;&lt;author&gt;et al. &lt;/author&gt;&lt;/authors&gt;&lt;/contributors&gt;&lt;titles&gt;&lt;title&gt;Comparison of molecular testing methods for the detection of BRAF V600E mutations in formalin-fixed paraffin-embedded tissue (FFPET) specimens of malignant melanoma&lt;/title&gt;&lt;secondary-title&gt;European Congress of Pathology (ECP)&lt;/secondary-title&gt;&lt;/titles&gt;&lt;periodical&gt;&lt;full-title&gt;European Congress of Pathology (ECP)&lt;/full-title&gt;&lt;/periodical&gt;&lt;pages&gt;Abstract PS 22.1-026&lt;/pages&gt;&lt;dates&gt;&lt;year&gt;2011&lt;/year&gt;&lt;/dates&gt;&lt;urls&gt;&lt;/urls&gt;&lt;/record&gt;&lt;/Cite&gt;&lt;/EndNote&gt;</w:instrText>
            </w:r>
            <w:r w:rsidRPr="00A470B0">
              <w:rPr>
                <w:sz w:val="20"/>
                <w:lang w:val="fr-FR"/>
              </w:rPr>
              <w:fldChar w:fldCharType="separate"/>
            </w:r>
            <w:r w:rsidRPr="00A470B0">
              <w:rPr>
                <w:noProof/>
                <w:sz w:val="20"/>
                <w:lang w:val="fr-FR"/>
              </w:rPr>
              <w:t>(8)</w:t>
            </w:r>
            <w:r w:rsidRPr="00A470B0">
              <w:rPr>
                <w:sz w:val="20"/>
                <w:lang w:val="fr-FR"/>
              </w:rPr>
              <w:fldChar w:fldCharType="end"/>
            </w:r>
          </w:p>
          <w:p w:rsidR="0010027E" w:rsidRPr="00A470B0" w:rsidRDefault="0010027E" w:rsidP="0010027E">
            <w:pPr>
              <w:rPr>
                <w:sz w:val="20"/>
                <w:lang w:val="fr-FR"/>
              </w:rPr>
            </w:pPr>
            <w:r w:rsidRPr="00A470B0">
              <w:rPr>
                <w:sz w:val="20"/>
                <w:lang w:val="fr-FR"/>
              </w:rPr>
              <w:t>(cobas)</w:t>
            </w:r>
          </w:p>
          <w:p w:rsidR="0010027E" w:rsidRPr="00A470B0" w:rsidRDefault="0010027E" w:rsidP="0010027E">
            <w:pPr>
              <w:rPr>
                <w:sz w:val="20"/>
                <w:lang w:val="fr-FR"/>
              </w:rPr>
            </w:pPr>
          </w:p>
          <w:p w:rsidR="0010027E" w:rsidRPr="00A470B0" w:rsidRDefault="0010027E" w:rsidP="0010027E">
            <w:pPr>
              <w:rPr>
                <w:sz w:val="20"/>
                <w:lang w:val="fr-FR"/>
              </w:rPr>
            </w:pPr>
            <w:r w:rsidRPr="00A470B0">
              <w:rPr>
                <w:sz w:val="20"/>
                <w:lang w:val="fr-FR"/>
              </w:rPr>
              <w:t xml:space="preserve">Miller et al </w:t>
            </w:r>
            <w:r w:rsidRPr="00A470B0">
              <w:rPr>
                <w:sz w:val="20"/>
                <w:lang w:val="fr-FR"/>
              </w:rPr>
              <w:fldChar w:fldCharType="begin"/>
            </w:r>
            <w:r w:rsidRPr="00A470B0">
              <w:rPr>
                <w:sz w:val="20"/>
                <w:lang w:val="fr-FR"/>
              </w:rPr>
              <w:instrText xml:space="preserve"> ADDIN EN.CITE &lt;EndNote&gt;&lt;Cite&gt;&lt;Author&gt;Miller&lt;/Author&gt;&lt;Year&gt;2004&lt;/Year&gt;&lt;RecNum&gt;35&lt;/RecNum&gt;&lt;DisplayText&gt;(9)&lt;/DisplayText&gt;&lt;record&gt;&lt;rec-number&gt;35&lt;/rec-number&gt;&lt;foreign-keys&gt;&lt;key app="EN" db-id="e9z2xxfak5rpfwe5as1x5s2se2at0xasza2z"&gt;35&lt;/key&gt;&lt;/foreign-keys&gt;&lt;ref-type name="Journal Article"&gt;17&lt;/ref-type&gt;&lt;contributors&gt;&lt;authors&gt;&lt;author&gt;Miller, Christopher J.&lt;/author&gt;&lt;author&gt;Cheung, Mitchell&lt;/author&gt;&lt;author&gt;Sharma, Arati&lt;/author&gt;&lt;author&gt;Clarke, Loren&lt;/author&gt;&lt;author&gt;Helm, Klaus&lt;/author&gt;&lt;author&gt;Mauger, David&lt;/author&gt;&lt;author&gt;Robertson, Gavin P.&lt;/author&gt;&lt;/authors&gt;&lt;/contributors&gt;&lt;titles&gt;&lt;title&gt;Method of Mutation Analysis May Contribute to Discrepancies in Reports of V599EBRAF Mutation Frequencies in Melanocytic Neoplasms&lt;/title&gt;&lt;secondary-title&gt;J Investig Dermatol&lt;/secondary-title&gt;&lt;/titles&gt;&lt;periodical&gt;&lt;full-title&gt;J Investig Dermatol&lt;/full-title&gt;&lt;/periodical&gt;&lt;pages&gt;990-992&lt;/pages&gt;&lt;volume&gt;123&lt;/volume&gt;&lt;number&gt;5&lt;/number&gt;&lt;dates&gt;&lt;year&gt;2004&lt;/year&gt;&lt;/dates&gt;&lt;isbn&gt;0022-202X&lt;/isbn&gt;&lt;urls&gt;&lt;related-urls&gt;&lt;url&gt;http://dx.doi.org/10.1111/j.0022-202X.2004.23468.x&lt;/url&gt;&lt;/related-urls&gt;&lt;/urls&gt;&lt;/record&gt;&lt;/Cite&gt;&lt;/EndNote&gt;</w:instrText>
            </w:r>
            <w:r w:rsidRPr="00A470B0">
              <w:rPr>
                <w:sz w:val="20"/>
                <w:lang w:val="fr-FR"/>
              </w:rPr>
              <w:fldChar w:fldCharType="separate"/>
            </w:r>
            <w:r w:rsidRPr="00A470B0">
              <w:rPr>
                <w:noProof/>
                <w:sz w:val="20"/>
                <w:lang w:val="fr-FR"/>
              </w:rPr>
              <w:t>(9)</w:t>
            </w:r>
            <w:r w:rsidRPr="00A470B0">
              <w:rPr>
                <w:sz w:val="20"/>
                <w:lang w:val="fr-FR"/>
              </w:rPr>
              <w:fldChar w:fldCharType="end"/>
            </w:r>
          </w:p>
          <w:p w:rsidR="0010027E" w:rsidRPr="00A470B0" w:rsidRDefault="0010027E" w:rsidP="0010027E">
            <w:pPr>
              <w:rPr>
                <w:sz w:val="20"/>
                <w:lang w:val="fr-FR"/>
              </w:rPr>
            </w:pPr>
          </w:p>
          <w:p w:rsidR="0010027E" w:rsidRPr="00A470B0" w:rsidRDefault="0010027E" w:rsidP="0010027E">
            <w:pPr>
              <w:rPr>
                <w:sz w:val="20"/>
                <w:lang w:val="fr-FR"/>
              </w:rPr>
            </w:pPr>
          </w:p>
          <w:p w:rsidR="0010027E" w:rsidRPr="00A470B0" w:rsidRDefault="0010027E" w:rsidP="0010027E">
            <w:pPr>
              <w:rPr>
                <w:sz w:val="20"/>
                <w:lang w:val="fr-FR"/>
              </w:rPr>
            </w:pPr>
            <w:r w:rsidRPr="00A470B0">
              <w:rPr>
                <w:sz w:val="20"/>
                <w:lang w:val="fr-FR"/>
              </w:rPr>
              <w:t xml:space="preserve">Ellison et al </w:t>
            </w:r>
            <w:r w:rsidRPr="00A470B0">
              <w:rPr>
                <w:sz w:val="20"/>
                <w:lang w:val="fr-FR"/>
              </w:rPr>
              <w:fldChar w:fldCharType="begin"/>
            </w:r>
            <w:r w:rsidRPr="00A470B0">
              <w:rPr>
                <w:sz w:val="20"/>
                <w:lang w:val="fr-FR"/>
              </w:rPr>
              <w:instrText xml:space="preserve"> ADDIN EN.CITE &lt;EndNote&gt;&lt;Cite&gt;&lt;Author&gt;Ellison&lt;/Author&gt;&lt;Year&gt;2010&lt;/Year&gt;&lt;RecNum&gt;31&lt;/RecNum&gt;&lt;DisplayText&gt;(7)&lt;/DisplayText&gt;&lt;record&gt;&lt;rec-number&gt;31&lt;/rec-number&gt;&lt;foreign-keys&gt;&lt;key app="EN" db-id="e9z2xxfak5rpfwe5as1x5s2se2at0xasza2z"&gt;31&lt;/key&gt;&lt;/foreign-keys&gt;&lt;ref-type name="Journal Article"&gt;17&lt;/ref-type&gt;&lt;contributors&gt;&lt;authors&gt;&lt;author&gt;Ellison, Gillian&lt;/author&gt;&lt;author&gt;Donald, Emma&lt;/author&gt;&lt;author&gt;McWalter, Gael&lt;/author&gt;&lt;author&gt;Knight, Lucy&lt;/author&gt;&lt;author&gt;Fletcher, Lynn&lt;/author&gt;&lt;author&gt;Sherwood, James&lt;/author&gt;&lt;author&gt;Cantarini, Mireille&lt;/author&gt;&lt;author&gt;Orr, Maria&lt;/author&gt;&lt;author&gt;Speake, Georgina&lt;/author&gt;&lt;/authors&gt;&lt;/contributors&gt;&lt;titles&gt;&lt;title&gt;A comparison of ARMS and DNA sequencing for mutation analysis in clinical biopsy samples&lt;/title&gt;&lt;secondary-title&gt;Journal of Experimental &amp;amp; Clinical Cancer Research&lt;/secondary-title&gt;&lt;/titles&gt;&lt;periodical&gt;&lt;full-title&gt;Journal of Experimental &amp;amp; Clinical Cancer Research&lt;/full-title&gt;&lt;/periodical&gt;&lt;pages&gt;1-8&lt;/pages&gt;&lt;volume&gt;29&lt;/volume&gt;&lt;number&gt;1&lt;/number&gt;&lt;keywords&gt;&lt;keyword&gt;Medicine&lt;/keyword&gt;&lt;/keywords&gt;&lt;dates&gt;&lt;year&gt;2010&lt;/year&gt;&lt;/dates&gt;&lt;publisher&gt;BioMed Central&lt;/publisher&gt;&lt;isbn&gt;1756-9966&lt;/isbn&gt;&lt;urls&gt;&lt;related-urls&gt;&lt;url&gt;http://dx.doi.org/10.1186/1756-9966-29-132&lt;/url&gt;&lt;/related-urls&gt;&lt;/urls&gt;&lt;electronic-resource-num&gt;10.1186/1756-9966-29-132&lt;/electronic-resource-num&gt;&lt;/record&gt;&lt;/Cite&gt;&lt;/EndNote&gt;</w:instrText>
            </w:r>
            <w:r w:rsidRPr="00A470B0">
              <w:rPr>
                <w:sz w:val="20"/>
                <w:lang w:val="fr-FR"/>
              </w:rPr>
              <w:fldChar w:fldCharType="separate"/>
            </w:r>
            <w:r w:rsidRPr="00A470B0">
              <w:rPr>
                <w:noProof/>
                <w:sz w:val="20"/>
                <w:lang w:val="fr-FR"/>
              </w:rPr>
              <w:t>(7)</w:t>
            </w:r>
            <w:r w:rsidRPr="00A470B0">
              <w:rPr>
                <w:sz w:val="20"/>
                <w:lang w:val="fr-FR"/>
              </w:rPr>
              <w:fldChar w:fldCharType="end"/>
            </w:r>
          </w:p>
          <w:p w:rsidR="0010027E" w:rsidRPr="00A470B0" w:rsidRDefault="0010027E" w:rsidP="0010027E">
            <w:pPr>
              <w:rPr>
                <w:sz w:val="20"/>
                <w:lang w:val="fr-FR"/>
              </w:rPr>
            </w:pPr>
          </w:p>
        </w:tc>
        <w:tc>
          <w:tcPr>
            <w:tcW w:w="2061" w:type="dxa"/>
            <w:tcBorders>
              <w:left w:val="nil"/>
              <w:bottom w:val="nil"/>
              <w:right w:val="nil"/>
            </w:tcBorders>
          </w:tcPr>
          <w:p w:rsidR="0010027E" w:rsidRPr="00A470B0" w:rsidRDefault="0010027E" w:rsidP="0010027E">
            <w:pPr>
              <w:rPr>
                <w:sz w:val="20"/>
              </w:rPr>
            </w:pPr>
            <w:r w:rsidRPr="00A470B0">
              <w:rPr>
                <w:sz w:val="20"/>
              </w:rPr>
              <w:t>98.8% [96.3, 99.7]</w:t>
            </w:r>
          </w:p>
          <w:p w:rsidR="0010027E" w:rsidRPr="00A470B0" w:rsidRDefault="0010027E" w:rsidP="0010027E">
            <w:pPr>
              <w:rPr>
                <w:sz w:val="20"/>
              </w:rPr>
            </w:pPr>
            <w:r w:rsidRPr="00A470B0">
              <w:rPr>
                <w:sz w:val="20"/>
              </w:rPr>
              <w:t>1 – PPV = 1.2%</w:t>
            </w:r>
          </w:p>
          <w:p w:rsidR="0010027E" w:rsidRPr="00A470B0" w:rsidRDefault="0010027E" w:rsidP="0010027E">
            <w:pPr>
              <w:rPr>
                <w:sz w:val="20"/>
              </w:rPr>
            </w:pPr>
          </w:p>
          <w:p w:rsidR="0010027E" w:rsidRPr="00A470B0" w:rsidRDefault="0010027E" w:rsidP="0010027E">
            <w:pPr>
              <w:rPr>
                <w:sz w:val="20"/>
              </w:rPr>
            </w:pPr>
            <w:r w:rsidRPr="00A470B0">
              <w:rPr>
                <w:sz w:val="20"/>
              </w:rPr>
              <w:t>98.3% [95.4, 99.4]</w:t>
            </w:r>
          </w:p>
          <w:p w:rsidR="0010027E" w:rsidRPr="00A470B0" w:rsidRDefault="0010027E" w:rsidP="0010027E">
            <w:pPr>
              <w:rPr>
                <w:sz w:val="20"/>
              </w:rPr>
            </w:pPr>
            <w:r w:rsidRPr="00A470B0">
              <w:rPr>
                <w:sz w:val="20"/>
              </w:rPr>
              <w:t>1 – PPV = 1.7%</w:t>
            </w:r>
          </w:p>
          <w:p w:rsidR="0010027E" w:rsidRPr="00A470B0" w:rsidRDefault="0010027E" w:rsidP="0010027E">
            <w:pPr>
              <w:rPr>
                <w:sz w:val="20"/>
              </w:rPr>
            </w:pPr>
          </w:p>
          <w:p w:rsidR="0010027E" w:rsidRPr="00A470B0" w:rsidRDefault="0010027E" w:rsidP="0010027E">
            <w:pPr>
              <w:rPr>
                <w:sz w:val="20"/>
              </w:rPr>
            </w:pPr>
            <w:r w:rsidRPr="00A470B0">
              <w:rPr>
                <w:sz w:val="20"/>
              </w:rPr>
              <w:t>100% [90.4, 100]</w:t>
            </w:r>
          </w:p>
          <w:p w:rsidR="0010027E" w:rsidRPr="00A470B0" w:rsidRDefault="0010027E" w:rsidP="0010027E">
            <w:pPr>
              <w:rPr>
                <w:sz w:val="20"/>
              </w:rPr>
            </w:pPr>
            <w:r w:rsidRPr="00A470B0">
              <w:rPr>
                <w:sz w:val="20"/>
              </w:rPr>
              <w:t>1 – PPV = 0%</w:t>
            </w:r>
          </w:p>
          <w:p w:rsidR="0010027E" w:rsidRPr="00A470B0" w:rsidRDefault="0010027E" w:rsidP="0010027E">
            <w:pPr>
              <w:rPr>
                <w:sz w:val="20"/>
              </w:rPr>
            </w:pPr>
          </w:p>
          <w:p w:rsidR="0010027E" w:rsidRPr="00A470B0" w:rsidRDefault="0010027E" w:rsidP="0010027E">
            <w:pPr>
              <w:rPr>
                <w:sz w:val="20"/>
              </w:rPr>
            </w:pPr>
            <w:r w:rsidRPr="00A470B0">
              <w:rPr>
                <w:sz w:val="20"/>
              </w:rPr>
              <w:t>89.5% [65.5, 98.2]</w:t>
            </w:r>
          </w:p>
          <w:p w:rsidR="0010027E" w:rsidRPr="00A470B0" w:rsidRDefault="0010027E" w:rsidP="0010027E">
            <w:pPr>
              <w:rPr>
                <w:sz w:val="20"/>
              </w:rPr>
            </w:pPr>
            <w:r w:rsidRPr="00A470B0">
              <w:rPr>
                <w:sz w:val="20"/>
              </w:rPr>
              <w:t>1 – PPV = 10.5%</w:t>
            </w:r>
          </w:p>
          <w:p w:rsidR="0010027E" w:rsidRPr="00A470B0" w:rsidRDefault="0010027E" w:rsidP="0010027E">
            <w:pPr>
              <w:rPr>
                <w:sz w:val="20"/>
              </w:rPr>
            </w:pPr>
          </w:p>
          <w:p w:rsidR="0010027E" w:rsidRPr="00A470B0" w:rsidRDefault="0010027E" w:rsidP="0010027E">
            <w:pPr>
              <w:rPr>
                <w:sz w:val="20"/>
              </w:rPr>
            </w:pPr>
            <w:r w:rsidRPr="00A470B0">
              <w:rPr>
                <w:sz w:val="20"/>
              </w:rPr>
              <w:t>100% [93.2, 100]</w:t>
            </w:r>
          </w:p>
          <w:p w:rsidR="0010027E" w:rsidRPr="00A470B0" w:rsidRDefault="0010027E" w:rsidP="0010027E">
            <w:pPr>
              <w:rPr>
                <w:sz w:val="20"/>
              </w:rPr>
            </w:pPr>
            <w:r w:rsidRPr="00A470B0">
              <w:rPr>
                <w:sz w:val="20"/>
              </w:rPr>
              <w:t>1 – PPV = 0%</w:t>
            </w:r>
          </w:p>
        </w:tc>
        <w:tc>
          <w:tcPr>
            <w:tcW w:w="2050" w:type="dxa"/>
            <w:tcBorders>
              <w:left w:val="nil"/>
              <w:bottom w:val="nil"/>
              <w:right w:val="nil"/>
            </w:tcBorders>
          </w:tcPr>
          <w:p w:rsidR="0010027E" w:rsidRPr="00A470B0" w:rsidRDefault="0010027E" w:rsidP="0010027E">
            <w:pPr>
              <w:rPr>
                <w:sz w:val="20"/>
              </w:rPr>
            </w:pPr>
          </w:p>
        </w:tc>
        <w:tc>
          <w:tcPr>
            <w:tcW w:w="2269" w:type="dxa"/>
            <w:tcBorders>
              <w:left w:val="nil"/>
              <w:bottom w:val="nil"/>
            </w:tcBorders>
          </w:tcPr>
          <w:p w:rsidR="0010027E" w:rsidRPr="00A470B0" w:rsidRDefault="0010027E" w:rsidP="0010027E">
            <w:pPr>
              <w:rPr>
                <w:sz w:val="20"/>
              </w:rPr>
            </w:pPr>
            <w:r w:rsidRPr="00A470B0">
              <w:rPr>
                <w:sz w:val="20"/>
              </w:rPr>
              <w:t>98.2% [95.5, 99.3]</w:t>
            </w:r>
          </w:p>
          <w:p w:rsidR="0010027E" w:rsidRPr="00A470B0" w:rsidRDefault="0010027E" w:rsidP="0010027E">
            <w:pPr>
              <w:rPr>
                <w:sz w:val="20"/>
              </w:rPr>
            </w:pPr>
            <w:r w:rsidRPr="00A470B0">
              <w:rPr>
                <w:sz w:val="20"/>
              </w:rPr>
              <w:t>1 – PPV = 1.8%</w:t>
            </w:r>
          </w:p>
          <w:p w:rsidR="0010027E" w:rsidRPr="00A470B0" w:rsidRDefault="0010027E" w:rsidP="0010027E">
            <w:pPr>
              <w:rPr>
                <w:sz w:val="20"/>
              </w:rPr>
            </w:pPr>
          </w:p>
          <w:p w:rsidR="0010027E" w:rsidRPr="00A470B0" w:rsidRDefault="0010027E" w:rsidP="0010027E">
            <w:pPr>
              <w:rPr>
                <w:sz w:val="20"/>
              </w:rPr>
            </w:pPr>
            <w:r w:rsidRPr="00A470B0">
              <w:rPr>
                <w:sz w:val="20"/>
              </w:rPr>
              <w:t>97.3% [93.9, 98.9]</w:t>
            </w:r>
          </w:p>
          <w:p w:rsidR="0010027E" w:rsidRPr="00A470B0" w:rsidRDefault="0010027E" w:rsidP="0010027E">
            <w:pPr>
              <w:rPr>
                <w:sz w:val="20"/>
              </w:rPr>
            </w:pPr>
            <w:r w:rsidRPr="00A470B0">
              <w:rPr>
                <w:sz w:val="20"/>
              </w:rPr>
              <w:t>1 – PPV = 2.7%</w:t>
            </w:r>
          </w:p>
          <w:p w:rsidR="0010027E" w:rsidRPr="00A470B0" w:rsidRDefault="0010027E" w:rsidP="0010027E">
            <w:pPr>
              <w:rPr>
                <w:sz w:val="20"/>
              </w:rPr>
            </w:pPr>
          </w:p>
          <w:p w:rsidR="0010027E" w:rsidRPr="00A470B0" w:rsidRDefault="0010027E" w:rsidP="0010027E">
            <w:pPr>
              <w:rPr>
                <w:sz w:val="20"/>
              </w:rPr>
            </w:pPr>
            <w:r w:rsidRPr="00A470B0">
              <w:rPr>
                <w:sz w:val="20"/>
              </w:rPr>
              <w:t>97.8% [87.0, 99.9]</w:t>
            </w:r>
          </w:p>
          <w:p w:rsidR="0010027E" w:rsidRPr="00A470B0" w:rsidRDefault="0010027E" w:rsidP="0010027E">
            <w:pPr>
              <w:rPr>
                <w:sz w:val="20"/>
              </w:rPr>
            </w:pPr>
            <w:r w:rsidRPr="00A470B0">
              <w:rPr>
                <w:sz w:val="20"/>
              </w:rPr>
              <w:t>1 – PPV = 2.2%</w:t>
            </w:r>
          </w:p>
          <w:p w:rsidR="0010027E" w:rsidRPr="00A470B0" w:rsidRDefault="0010027E" w:rsidP="0010027E">
            <w:pPr>
              <w:rPr>
                <w:sz w:val="20"/>
              </w:rPr>
            </w:pPr>
          </w:p>
        </w:tc>
      </w:tr>
      <w:tr w:rsidR="0010027E" w:rsidRPr="00A470B0" w:rsidTr="0010027E">
        <w:trPr>
          <w:cantSplit/>
          <w:trHeight w:val="697"/>
        </w:trPr>
        <w:tc>
          <w:tcPr>
            <w:tcW w:w="1985" w:type="dxa"/>
            <w:tcBorders>
              <w:top w:val="nil"/>
              <w:bottom w:val="nil"/>
              <w:right w:val="nil"/>
            </w:tcBorders>
          </w:tcPr>
          <w:p w:rsidR="0010027E" w:rsidRPr="00A470B0" w:rsidRDefault="0010027E" w:rsidP="0010027E">
            <w:pPr>
              <w:rPr>
                <w:sz w:val="20"/>
              </w:rPr>
            </w:pPr>
          </w:p>
          <w:p w:rsidR="0010027E" w:rsidRPr="00A470B0" w:rsidRDefault="0010027E" w:rsidP="0010027E">
            <w:pPr>
              <w:rPr>
                <w:sz w:val="20"/>
              </w:rPr>
            </w:pPr>
            <w:r w:rsidRPr="00A470B0">
              <w:rPr>
                <w:sz w:val="20"/>
              </w:rPr>
              <w:t xml:space="preserve">Spittle et al </w:t>
            </w:r>
            <w:r w:rsidRPr="00A470B0">
              <w:rPr>
                <w:sz w:val="20"/>
              </w:rPr>
              <w:fldChar w:fldCharType="begin"/>
            </w:r>
            <w:r w:rsidRPr="00A470B0">
              <w:rPr>
                <w:sz w:val="20"/>
              </w:rPr>
              <w:instrText xml:space="preserve"> ADDIN EN.CITE &lt;EndNote&gt;&lt;Cite&gt;&lt;Author&gt;Spittle&lt;/Author&gt;&lt;Year&gt;2007&lt;/Year&gt;&lt;RecNum&gt;36&lt;/RecNum&gt;&lt;DisplayText&gt;(10)&lt;/DisplayText&gt;&lt;record&gt;&lt;rec-number&gt;36&lt;/rec-number&gt;&lt;foreign-keys&gt;&lt;key app="EN" db-id="e9z2xxfak5rpfwe5as1x5s2se2at0xasza2z"&gt;36&lt;/key&gt;&lt;/foreign-keys&gt;&lt;ref-type name="Journal Article"&gt;17&lt;/ref-type&gt;&lt;contributors&gt;&lt;authors&gt;&lt;author&gt;Spittle, Cynthia&lt;/author&gt;&lt;author&gt;Ward, M. Renee&lt;/author&gt;&lt;author&gt;Nathanson, Katherine L.&lt;/author&gt;&lt;author&gt;Gimotty, Phyllis A.&lt;/author&gt;&lt;author&gt;Rappaport, Eric&lt;/author&gt;&lt;author&gt;Brose, Marcia S.&lt;/author&gt;&lt;author&gt;Medina, Angelica&lt;/author&gt;&lt;author&gt;Letrero, Richard&lt;/author&gt;&lt;author&gt;Herlyn, Meenhard&lt;/author&gt;&lt;author&gt;Edwards, Robin H.&lt;/author&gt;&lt;/authors&gt;&lt;/contributors&gt;&lt;titles&gt;&lt;title&gt;Application of a BRAF Pyrosequencing Assay for Mutation Detection and Copy Number Analysis in Malignant Melanoma&lt;/title&gt;&lt;secondary-title&gt;The Journal of Molecular Diagnostics&lt;/secondary-title&gt;&lt;/titles&gt;&lt;periodical&gt;&lt;full-title&gt;The Journal of Molecular Diagnostics&lt;/full-title&gt;&lt;/periodical&gt;&lt;pages&gt;464-471&lt;/pages&gt;&lt;volume&gt;9&lt;/volume&gt;&lt;number&gt;4&lt;/number&gt;&lt;dates&gt;&lt;year&gt;2007&lt;/year&gt;&lt;/dates&gt;&lt;isbn&gt;1525-1578&lt;/isbn&gt;&lt;urls&gt;&lt;related-urls&gt;&lt;url&gt;http://www.sciencedirect.com/science/article/pii/S1525157810604187&lt;/url&gt;&lt;/related-urls&gt;&lt;/urls&gt;&lt;electronic-resource-num&gt;10.2353/jmoldx.2007.060191&lt;/electronic-resource-num&gt;&lt;/record&gt;&lt;/Cite&gt;&lt;/EndNote&gt;</w:instrText>
            </w:r>
            <w:r w:rsidRPr="00A470B0">
              <w:rPr>
                <w:sz w:val="20"/>
              </w:rPr>
              <w:fldChar w:fldCharType="separate"/>
            </w:r>
            <w:r w:rsidRPr="00A470B0">
              <w:rPr>
                <w:noProof/>
                <w:sz w:val="20"/>
              </w:rPr>
              <w:t>(10)</w:t>
            </w:r>
            <w:r w:rsidRPr="00A470B0">
              <w:rPr>
                <w:sz w:val="20"/>
              </w:rPr>
              <w:fldChar w:fldCharType="end"/>
            </w:r>
          </w:p>
          <w:p w:rsidR="0010027E" w:rsidRPr="00A470B0" w:rsidRDefault="0010027E" w:rsidP="0010027E">
            <w:pPr>
              <w:rPr>
                <w:sz w:val="20"/>
              </w:rPr>
            </w:pPr>
          </w:p>
        </w:tc>
        <w:tc>
          <w:tcPr>
            <w:tcW w:w="2061" w:type="dxa"/>
            <w:tcBorders>
              <w:top w:val="nil"/>
              <w:left w:val="nil"/>
              <w:bottom w:val="nil"/>
              <w:right w:val="nil"/>
            </w:tcBorders>
          </w:tcPr>
          <w:p w:rsidR="0010027E" w:rsidRPr="00A470B0" w:rsidRDefault="0010027E" w:rsidP="0010027E">
            <w:pPr>
              <w:rPr>
                <w:sz w:val="20"/>
              </w:rPr>
            </w:pPr>
          </w:p>
        </w:tc>
        <w:tc>
          <w:tcPr>
            <w:tcW w:w="2050" w:type="dxa"/>
            <w:tcBorders>
              <w:top w:val="nil"/>
              <w:left w:val="nil"/>
              <w:bottom w:val="nil"/>
              <w:right w:val="nil"/>
            </w:tcBorders>
          </w:tcPr>
          <w:p w:rsidR="0010027E" w:rsidRPr="00A470B0" w:rsidRDefault="0010027E" w:rsidP="0010027E">
            <w:pPr>
              <w:rPr>
                <w:sz w:val="20"/>
              </w:rPr>
            </w:pPr>
          </w:p>
        </w:tc>
        <w:tc>
          <w:tcPr>
            <w:tcW w:w="2269" w:type="dxa"/>
            <w:tcBorders>
              <w:top w:val="nil"/>
              <w:left w:val="nil"/>
              <w:bottom w:val="nil"/>
            </w:tcBorders>
          </w:tcPr>
          <w:p w:rsidR="0010027E" w:rsidRPr="00A470B0" w:rsidRDefault="0010027E" w:rsidP="0010027E">
            <w:pPr>
              <w:rPr>
                <w:sz w:val="20"/>
              </w:rPr>
            </w:pPr>
          </w:p>
          <w:p w:rsidR="0010027E" w:rsidRPr="00A470B0" w:rsidRDefault="0010027E" w:rsidP="0010027E">
            <w:pPr>
              <w:rPr>
                <w:sz w:val="20"/>
              </w:rPr>
            </w:pPr>
            <w:r w:rsidRPr="00A470B0">
              <w:rPr>
                <w:sz w:val="20"/>
              </w:rPr>
              <w:t>100% [65.5, 100]</w:t>
            </w:r>
          </w:p>
          <w:p w:rsidR="0010027E" w:rsidRPr="00A470B0" w:rsidRDefault="0010027E" w:rsidP="0010027E">
            <w:pPr>
              <w:rPr>
                <w:sz w:val="20"/>
              </w:rPr>
            </w:pPr>
            <w:r w:rsidRPr="00A470B0">
              <w:rPr>
                <w:sz w:val="20"/>
              </w:rPr>
              <w:t>1 – PPV = 0%</w:t>
            </w:r>
          </w:p>
        </w:tc>
      </w:tr>
      <w:tr w:rsidR="0010027E" w:rsidRPr="00A470B0" w:rsidTr="0010027E">
        <w:trPr>
          <w:cantSplit/>
          <w:trHeight w:val="1133"/>
        </w:trPr>
        <w:tc>
          <w:tcPr>
            <w:tcW w:w="1985" w:type="dxa"/>
            <w:tcBorders>
              <w:top w:val="nil"/>
              <w:right w:val="nil"/>
            </w:tcBorders>
          </w:tcPr>
          <w:p w:rsidR="0010027E" w:rsidRPr="00A470B0" w:rsidRDefault="0010027E" w:rsidP="0010027E">
            <w:pPr>
              <w:rPr>
                <w:sz w:val="20"/>
                <w:lang w:val="fr-FR"/>
              </w:rPr>
            </w:pPr>
          </w:p>
          <w:p w:rsidR="0010027E" w:rsidRPr="00A470B0" w:rsidRDefault="0010027E" w:rsidP="0010027E">
            <w:pPr>
              <w:rPr>
                <w:sz w:val="20"/>
                <w:lang w:val="fr-FR"/>
              </w:rPr>
            </w:pPr>
            <w:r w:rsidRPr="00A470B0">
              <w:rPr>
                <w:sz w:val="20"/>
                <w:lang w:val="fr-FR"/>
              </w:rPr>
              <w:t xml:space="preserve">Willmore-Payne et al </w:t>
            </w:r>
            <w:r w:rsidRPr="00A470B0">
              <w:rPr>
                <w:sz w:val="20"/>
                <w:lang w:val="fr-FR"/>
              </w:rPr>
              <w:fldChar w:fldCharType="begin"/>
            </w:r>
            <w:r w:rsidRPr="00A470B0">
              <w:rPr>
                <w:sz w:val="20"/>
                <w:lang w:val="fr-FR"/>
              </w:rPr>
              <w:instrText xml:space="preserve"> ADDIN EN.CITE &lt;EndNote&gt;&lt;Cite&gt;&lt;Author&gt;Willmore-Payne&lt;/Author&gt;&lt;Year&gt;2005&lt;/Year&gt;&lt;RecNum&gt;37&lt;/RecNum&gt;&lt;DisplayText&gt;(4)&lt;/DisplayText&gt;&lt;record&gt;&lt;rec-number&gt;37&lt;/rec-number&gt;&lt;foreign-keys&gt;&lt;key app="EN" db-id="e9z2xxfak5rpfwe5as1x5s2se2at0xasza2z"&gt;37&lt;/key&gt;&lt;/foreign-keys&gt;&lt;ref-type name="Journal Article"&gt;17&lt;/ref-type&gt;&lt;contributors&gt;&lt;authors&gt;&lt;author&gt;Willmore-Payne, Carlynn&lt;/author&gt;&lt;author&gt;Holden, Joseph A.&lt;/author&gt;&lt;author&gt;Tripp, Sheryl&lt;/author&gt;&lt;author&gt;Layfield, Lester J.&lt;/author&gt;&lt;/authors&gt;&lt;/contributors&gt;&lt;titles&gt;&lt;title&gt;Human malignant melanoma: detection of BRAF- and c-kit–activating mutations by high-resolution amplicon melting analysis&lt;/title&gt;&lt;secondary-title&gt;Human Pathology&lt;/secondary-title&gt;&lt;/titles&gt;&lt;periodical&gt;&lt;full-title&gt;Human Pathology&lt;/full-title&gt;&lt;/periodical&gt;&lt;pages&gt;486-493&lt;/pages&gt;&lt;volume&gt;36&lt;/volume&gt;&lt;number&gt;5&lt;/number&gt;&lt;keywords&gt;&lt;keyword&gt;Malignant melanoma&lt;/keyword&gt;&lt;keyword&gt;BRAF&lt;/keyword&gt;&lt;keyword&gt;c-kit&lt;/keyword&gt;&lt;keyword&gt;High-resolution melting analysis&lt;/keyword&gt;&lt;/keywords&gt;&lt;dates&gt;&lt;year&gt;2005&lt;/year&gt;&lt;/dates&gt;&lt;isbn&gt;0046-8177&lt;/isbn&gt;&lt;urls&gt;&lt;related-urls&gt;&lt;url&gt;http://www.sciencedirect.com/science/article/pii/S0046817705001668&lt;/url&gt;&lt;/related-urls&gt;&lt;/urls&gt;&lt;electronic-resource-num&gt;10.1016/j.humpath.2005.03.015&lt;/electronic-resource-num&gt;&lt;/record&gt;&lt;/Cite&gt;&lt;/EndNote&gt;</w:instrText>
            </w:r>
            <w:r w:rsidRPr="00A470B0">
              <w:rPr>
                <w:sz w:val="20"/>
                <w:lang w:val="fr-FR"/>
              </w:rPr>
              <w:fldChar w:fldCharType="separate"/>
            </w:r>
            <w:r w:rsidRPr="00A470B0">
              <w:rPr>
                <w:noProof/>
                <w:sz w:val="20"/>
                <w:lang w:val="fr-FR"/>
              </w:rPr>
              <w:t>(4)</w:t>
            </w:r>
            <w:r w:rsidRPr="00A470B0">
              <w:rPr>
                <w:sz w:val="20"/>
                <w:lang w:val="fr-FR"/>
              </w:rPr>
              <w:fldChar w:fldCharType="end"/>
            </w:r>
          </w:p>
          <w:p w:rsidR="0010027E" w:rsidRPr="00A470B0" w:rsidRDefault="0010027E" w:rsidP="0010027E">
            <w:pPr>
              <w:rPr>
                <w:sz w:val="20"/>
                <w:lang w:val="fr-FR"/>
              </w:rPr>
            </w:pPr>
          </w:p>
          <w:p w:rsidR="0010027E" w:rsidRPr="00A470B0" w:rsidRDefault="0010027E" w:rsidP="0010027E">
            <w:pPr>
              <w:rPr>
                <w:sz w:val="20"/>
                <w:lang w:val="fr-FR"/>
              </w:rPr>
            </w:pPr>
            <w:r w:rsidRPr="00A470B0">
              <w:rPr>
                <w:sz w:val="20"/>
                <w:lang w:val="fr-FR"/>
              </w:rPr>
              <w:t xml:space="preserve">Hay et al </w:t>
            </w:r>
            <w:r w:rsidRPr="00A470B0">
              <w:rPr>
                <w:sz w:val="20"/>
                <w:lang w:val="fr-FR"/>
              </w:rPr>
              <w:fldChar w:fldCharType="begin"/>
            </w:r>
            <w:r w:rsidRPr="00A470B0">
              <w:rPr>
                <w:sz w:val="20"/>
                <w:lang w:val="fr-FR"/>
              </w:rPr>
              <w:instrText xml:space="preserve"> ADDIN EN.CITE &lt;EndNote&gt;&lt;Cite&gt;&lt;Author&gt;Hay&lt;/Author&gt;&lt;Year&gt;2007&lt;/Year&gt;&lt;RecNum&gt;34&lt;/RecNum&gt;&lt;DisplayText&gt;(11)&lt;/DisplayText&gt;&lt;record&gt;&lt;rec-number&gt;34&lt;/rec-number&gt;&lt;foreign-keys&gt;&lt;key app="EN" db-id="e9z2xxfak5rpfwe5as1x5s2se2at0xasza2z"&gt;34&lt;/key&gt;&lt;/foreign-keys&gt;&lt;ref-type name="Journal Article"&gt;17&lt;/ref-type&gt;&lt;contributors&gt;&lt;authors&gt;&lt;author&gt;Hay, Robert&lt;/author&gt;&lt;author&gt;MacRae, Erin&lt;/author&gt;&lt;author&gt;Barber, Duane&lt;/author&gt;&lt;author&gt;Khalil, Moosa&lt;/author&gt;&lt;author&gt;Demetrick, Douglas J.&lt;/author&gt;&lt;/authors&gt;&lt;/contributors&gt;&lt;titles&gt;&lt;title&gt;BRAF Mutations in Melanocytic Lesions and Papillary Thyroid Carcinoma Samples Identified Using Melting Curve Analysis of Polymerase Chain Reaction Products&lt;/title&gt;&lt;secondary-title&gt;Archives of Pathology &amp;amp; Laboratory Medicine&lt;/secondary-title&gt;&lt;/titles&gt;&lt;periodical&gt;&lt;full-title&gt;Archives of Pathology &amp;amp; Laboratory Medicine&lt;/full-title&gt;&lt;/periodical&gt;&lt;pages&gt;1361-1367&lt;/pages&gt;&lt;volume&gt;131&lt;/volume&gt;&lt;number&gt;9&lt;/number&gt;&lt;dates&gt;&lt;year&gt;2007&lt;/year&gt;&lt;pub-dates&gt;&lt;date&gt;2007/09/01&lt;/date&gt;&lt;/pub-dates&gt;&lt;/dates&gt;&lt;publisher&gt;College of American Pathologists&lt;/publisher&gt;&lt;isbn&gt;0003-9985&lt;/isbn&gt;&lt;urls&gt;&lt;related-urls&gt;&lt;url&gt;http://www.archivesofpathology.org/doi/abs/10.1043/1543-2165%282007%29131%5B1361%3ABMIMLA%5D2.0.CO%3B2&lt;/url&gt;&lt;/related-urls&gt;&lt;/urls&gt;&lt;electronic-resource-num&gt;10.1043/1543-2165(2007)131[1361:bmimla]2.0.co;2&lt;/electronic-resource-num&gt;&lt;access-date&gt;2012/03/15&lt;/access-date&gt;&lt;/record&gt;&lt;/Cite&gt;&lt;/EndNote&gt;</w:instrText>
            </w:r>
            <w:r w:rsidRPr="00A470B0">
              <w:rPr>
                <w:sz w:val="20"/>
                <w:lang w:val="fr-FR"/>
              </w:rPr>
              <w:fldChar w:fldCharType="separate"/>
            </w:r>
            <w:r w:rsidRPr="00A470B0">
              <w:rPr>
                <w:noProof/>
                <w:sz w:val="20"/>
                <w:lang w:val="fr-FR"/>
              </w:rPr>
              <w:t>(11)</w:t>
            </w:r>
            <w:r w:rsidRPr="00A470B0">
              <w:rPr>
                <w:sz w:val="20"/>
                <w:lang w:val="fr-FR"/>
              </w:rPr>
              <w:fldChar w:fldCharType="end"/>
            </w:r>
          </w:p>
          <w:p w:rsidR="0010027E" w:rsidRPr="00A470B0" w:rsidRDefault="0010027E" w:rsidP="0010027E">
            <w:pPr>
              <w:rPr>
                <w:sz w:val="20"/>
                <w:lang w:val="fr-FR"/>
              </w:rPr>
            </w:pPr>
          </w:p>
          <w:p w:rsidR="0010027E" w:rsidRPr="00A470B0" w:rsidRDefault="0010027E" w:rsidP="0010027E">
            <w:pPr>
              <w:rPr>
                <w:sz w:val="20"/>
                <w:lang w:val="fr-FR"/>
              </w:rPr>
            </w:pPr>
          </w:p>
          <w:p w:rsidR="0010027E" w:rsidRPr="00A470B0" w:rsidRDefault="0010027E" w:rsidP="0010027E">
            <w:pPr>
              <w:rPr>
                <w:sz w:val="20"/>
              </w:rPr>
            </w:pPr>
            <w:r w:rsidRPr="00A470B0">
              <w:rPr>
                <w:sz w:val="20"/>
              </w:rPr>
              <w:t xml:space="preserve">Pinzani et al </w:t>
            </w:r>
            <w:r w:rsidRPr="00A470B0">
              <w:rPr>
                <w:sz w:val="20"/>
              </w:rPr>
              <w:fldChar w:fldCharType="begin"/>
            </w:r>
            <w:r w:rsidRPr="00A470B0">
              <w:rPr>
                <w:sz w:val="20"/>
              </w:rPr>
              <w:instrText xml:space="preserve"> ADDIN EN.CITE &lt;EndNote&gt;&lt;Cite&gt;&lt;Author&gt;Pinzani&lt;/Author&gt;&lt;Year&gt;2011&lt;/Year&gt;&lt;RecNum&gt;14&lt;/RecNum&gt;&lt;IDText&gt;21262211&lt;/IDText&gt;&lt;DisplayText&gt;(12)&lt;/DisplayText&gt;&lt;record&gt;&lt;rec-number&gt;14&lt;/rec-number&gt;&lt;foreign-keys&gt;&lt;key app="EN" db-id="e9z2xxfak5rpfwe5as1x5s2se2at0xasza2z"&gt;14&lt;/key&gt;&lt;/foreign-keys&gt;&lt;ref-type name="Journal Article"&gt;17&lt;/ref-type&gt;&lt;contributors&gt;&lt;authors&gt;&lt;author&gt;Pinzani, Pamela&lt;/author&gt;&lt;author&gt;Santucci, Claudio&lt;/author&gt;&lt;author&gt;Mancini, Irene&lt;/author&gt;&lt;author&gt;Simi, Lisa&lt;/author&gt;&lt;author&gt;Salvianti, Francesca&lt;/author&gt;&lt;author&gt;Pratesi, Nicola&lt;/author&gt;&lt;author&gt;Massi, Daniela&lt;/author&gt;&lt;author&gt;De Giorgi, Vincenzo&lt;/author&gt;&lt;author&gt;Pazzagli, Mario&lt;/author&gt;&lt;author&gt;Orlando, Claudio&lt;/author&gt;&lt;/authors&gt;&lt;/contributors&gt;&lt;titles&gt;&lt;title&gt;BRAFV600E detection in melanoma is highly improved by COLD-PCR&lt;/title&gt;&lt;secondary-title&gt;Clinica Chimica Acta&lt;/secondary-title&gt;&lt;/titles&gt;&lt;periodical&gt;&lt;full-title&gt;Clinica Chimica Acta&lt;/full-title&gt;&lt;/periodical&gt;&lt;pages&gt;901-905&lt;/pages&gt;&lt;volume&gt;412&lt;/volume&gt;&lt;number&gt;11–12&lt;/number&gt;&lt;keywords&gt;&lt;keyword&gt;COLD-PCR&lt;/keyword&gt;&lt;keyword&gt;Somatic mutation&lt;/keyword&gt;&lt;keyword&gt;BRAFV600E&lt;/keyword&gt;&lt;keyword&gt;Melanoma&lt;/keyword&gt;&lt;/keywords&gt;&lt;dates&gt;&lt;year&gt;2011&lt;/year&gt;&lt;/dates&gt;&lt;isbn&gt;0009-8981&lt;/isbn&gt;&lt;accession-num&gt;21262211&lt;/accession-num&gt;&lt;urls&gt;&lt;related-urls&gt;&lt;url&gt;http://www.sciencedirect.com/science/article/pii/S0009898111000234&lt;/url&gt;&lt;/related-urls&gt;&lt;/urls&gt;&lt;electronic-resource-num&gt;10.1016/j.cca.2011.01.014&lt;/electronic-resource-num&gt;&lt;/record&gt;&lt;/Cite&gt;&lt;/EndNote&gt;</w:instrText>
            </w:r>
            <w:r w:rsidRPr="00A470B0">
              <w:rPr>
                <w:sz w:val="20"/>
              </w:rPr>
              <w:fldChar w:fldCharType="separate"/>
            </w:r>
            <w:r w:rsidRPr="00A470B0">
              <w:rPr>
                <w:noProof/>
                <w:sz w:val="20"/>
              </w:rPr>
              <w:t>(12)</w:t>
            </w:r>
            <w:r w:rsidRPr="00A470B0">
              <w:rPr>
                <w:sz w:val="20"/>
              </w:rPr>
              <w:fldChar w:fldCharType="end"/>
            </w:r>
          </w:p>
          <w:p w:rsidR="0010027E" w:rsidRPr="00A470B0" w:rsidRDefault="0010027E" w:rsidP="0010027E">
            <w:pPr>
              <w:rPr>
                <w:sz w:val="20"/>
              </w:rPr>
            </w:pPr>
          </w:p>
        </w:tc>
        <w:tc>
          <w:tcPr>
            <w:tcW w:w="2061" w:type="dxa"/>
            <w:tcBorders>
              <w:top w:val="nil"/>
              <w:left w:val="nil"/>
              <w:right w:val="nil"/>
            </w:tcBorders>
          </w:tcPr>
          <w:p w:rsidR="0010027E" w:rsidRPr="00A470B0" w:rsidRDefault="0010027E" w:rsidP="0010027E">
            <w:pPr>
              <w:rPr>
                <w:sz w:val="20"/>
              </w:rPr>
            </w:pPr>
          </w:p>
        </w:tc>
        <w:tc>
          <w:tcPr>
            <w:tcW w:w="2050" w:type="dxa"/>
            <w:tcBorders>
              <w:top w:val="nil"/>
              <w:left w:val="nil"/>
              <w:right w:val="nil"/>
            </w:tcBorders>
          </w:tcPr>
          <w:p w:rsidR="0010027E" w:rsidRPr="00A470B0" w:rsidRDefault="0010027E" w:rsidP="0010027E">
            <w:pPr>
              <w:rPr>
                <w:sz w:val="20"/>
              </w:rPr>
            </w:pPr>
          </w:p>
          <w:p w:rsidR="0010027E" w:rsidRPr="00A470B0" w:rsidRDefault="0010027E" w:rsidP="0010027E">
            <w:pPr>
              <w:rPr>
                <w:sz w:val="20"/>
              </w:rPr>
            </w:pPr>
            <w:r w:rsidRPr="00A470B0">
              <w:rPr>
                <w:sz w:val="20"/>
              </w:rPr>
              <w:t>90.9% [77.4, 97.0]</w:t>
            </w:r>
          </w:p>
          <w:p w:rsidR="0010027E" w:rsidRPr="00A470B0" w:rsidRDefault="0010027E" w:rsidP="0010027E">
            <w:pPr>
              <w:rPr>
                <w:sz w:val="20"/>
              </w:rPr>
            </w:pPr>
            <w:r w:rsidRPr="00A470B0">
              <w:rPr>
                <w:sz w:val="20"/>
              </w:rPr>
              <w:t>1 – PPV = 9.1%</w:t>
            </w:r>
          </w:p>
          <w:p w:rsidR="0010027E" w:rsidRPr="00A470B0" w:rsidRDefault="0010027E" w:rsidP="0010027E">
            <w:pPr>
              <w:rPr>
                <w:sz w:val="20"/>
              </w:rPr>
            </w:pPr>
          </w:p>
          <w:p w:rsidR="0010027E" w:rsidRPr="00A470B0" w:rsidRDefault="0010027E" w:rsidP="0010027E">
            <w:pPr>
              <w:rPr>
                <w:sz w:val="20"/>
              </w:rPr>
            </w:pPr>
            <w:r w:rsidRPr="00A470B0">
              <w:rPr>
                <w:sz w:val="20"/>
              </w:rPr>
              <w:t>100% [67.9, 100]</w:t>
            </w:r>
          </w:p>
          <w:p w:rsidR="0010027E" w:rsidRPr="00A470B0" w:rsidRDefault="0010027E" w:rsidP="0010027E">
            <w:pPr>
              <w:rPr>
                <w:sz w:val="20"/>
              </w:rPr>
            </w:pPr>
            <w:r w:rsidRPr="00A470B0">
              <w:rPr>
                <w:sz w:val="20"/>
              </w:rPr>
              <w:t>1 – PPV = 0%</w:t>
            </w:r>
          </w:p>
          <w:p w:rsidR="0010027E" w:rsidRPr="00A470B0" w:rsidRDefault="0010027E" w:rsidP="0010027E">
            <w:pPr>
              <w:rPr>
                <w:sz w:val="20"/>
              </w:rPr>
            </w:pPr>
          </w:p>
          <w:p w:rsidR="0010027E" w:rsidRPr="00A470B0" w:rsidRDefault="0010027E" w:rsidP="0010027E">
            <w:pPr>
              <w:rPr>
                <w:sz w:val="20"/>
              </w:rPr>
            </w:pPr>
            <w:r w:rsidRPr="00A470B0">
              <w:rPr>
                <w:sz w:val="20"/>
              </w:rPr>
              <w:t>100% [82.2, 100]</w:t>
            </w:r>
          </w:p>
          <w:p w:rsidR="0010027E" w:rsidRPr="00A470B0" w:rsidRDefault="0010027E" w:rsidP="0010027E">
            <w:pPr>
              <w:rPr>
                <w:sz w:val="20"/>
              </w:rPr>
            </w:pPr>
            <w:r w:rsidRPr="00A470B0">
              <w:rPr>
                <w:sz w:val="20"/>
              </w:rPr>
              <w:t>1 – PPV = 0%</w:t>
            </w:r>
          </w:p>
        </w:tc>
        <w:tc>
          <w:tcPr>
            <w:tcW w:w="2269" w:type="dxa"/>
            <w:tcBorders>
              <w:top w:val="nil"/>
              <w:left w:val="nil"/>
            </w:tcBorders>
          </w:tcPr>
          <w:p w:rsidR="0010027E" w:rsidRPr="00A470B0" w:rsidRDefault="0010027E" w:rsidP="0010027E">
            <w:pPr>
              <w:rPr>
                <w:sz w:val="20"/>
              </w:rPr>
            </w:pPr>
          </w:p>
        </w:tc>
      </w:tr>
      <w:tr w:rsidR="0010027E" w:rsidRPr="00A470B0" w:rsidTr="0010027E">
        <w:trPr>
          <w:cantSplit/>
        </w:trPr>
        <w:tc>
          <w:tcPr>
            <w:tcW w:w="8365" w:type="dxa"/>
            <w:gridSpan w:val="4"/>
          </w:tcPr>
          <w:p w:rsidR="0010027E" w:rsidRPr="00A470B0" w:rsidRDefault="0010027E" w:rsidP="0010027E">
            <w:pPr>
              <w:rPr>
                <w:b/>
                <w:sz w:val="20"/>
              </w:rPr>
            </w:pPr>
            <w:r w:rsidRPr="00A470B0">
              <w:rPr>
                <w:b/>
                <w:sz w:val="20"/>
              </w:rPr>
              <w:t>Estimated Negative predictive value</w:t>
            </w:r>
          </w:p>
        </w:tc>
      </w:tr>
      <w:tr w:rsidR="0010027E" w:rsidRPr="00A470B0" w:rsidTr="0010027E">
        <w:trPr>
          <w:cantSplit/>
          <w:trHeight w:val="707"/>
        </w:trPr>
        <w:tc>
          <w:tcPr>
            <w:tcW w:w="1985" w:type="dxa"/>
            <w:tcBorders>
              <w:bottom w:val="single" w:sz="4" w:space="0" w:color="auto"/>
              <w:right w:val="nil"/>
            </w:tcBorders>
          </w:tcPr>
          <w:p w:rsidR="0010027E" w:rsidRPr="00A470B0" w:rsidRDefault="0010027E" w:rsidP="0010027E">
            <w:pPr>
              <w:rPr>
                <w:sz w:val="20"/>
                <w:lang w:val="fr-FR"/>
              </w:rPr>
            </w:pPr>
            <w:r w:rsidRPr="00A470B0">
              <w:rPr>
                <w:sz w:val="20"/>
                <w:lang w:val="fr-FR"/>
              </w:rPr>
              <w:t xml:space="preserve">Rueschoff et al </w:t>
            </w:r>
            <w:r w:rsidRPr="00A470B0">
              <w:rPr>
                <w:sz w:val="20"/>
                <w:lang w:val="fr-FR"/>
              </w:rPr>
              <w:fldChar w:fldCharType="begin"/>
            </w:r>
            <w:r w:rsidRPr="00A470B0">
              <w:rPr>
                <w:sz w:val="20"/>
                <w:lang w:val="fr-FR"/>
              </w:rPr>
              <w:instrText xml:space="preserve"> ADDIN EN.CITE &lt;EndNote&gt;&lt;Cite&gt;&lt;Author&gt;Rueschoff&lt;/Author&gt;&lt;Year&gt;2011&lt;/Year&gt;&lt;RecNum&gt;33&lt;/RecNum&gt;&lt;DisplayText&gt;(6)&lt;/DisplayText&gt;&lt;record&gt;&lt;rec-number&gt;33&lt;/rec-number&gt;&lt;foreign-keys&gt;&lt;key app="EN" db-id="e9z2xxfak5rpfwe5as1x5s2se2at0xasza2z"&gt;33&lt;/key&gt;&lt;/foreign-keys&gt;&lt;ref-type name="Journal Article"&gt;17&lt;/ref-type&gt;&lt;contributors&gt;&lt;authors&gt;&lt;author&gt;Rueschoff, J&lt;/author&gt;&lt;author&gt;Bloom, K&lt;/author&gt;&lt;author&gt;Anderson, S&lt;/author&gt;&lt;author&gt;Meldrum, C &lt;/author&gt;&lt;author&gt;Vallera, D U&lt;/author&gt;&lt;author&gt;Schilling, R&lt;/author&gt;&lt;author&gt;Lee, J. R.-J&lt;/author&gt;&lt;author&gt;Langland, R&lt;/author&gt;&lt;author&gt;Halait, H&lt;/author&gt;&lt;author&gt;Dugan, M. C&lt;/author&gt;&lt;author&gt;Lawrence, H. J&lt;/author&gt;&lt;/authors&gt;&lt;/contributors&gt;&lt;titles&gt;&lt;title&gt;Molecular testing for BRAF V600 mutations in the Phase III trial of the selective BRAF inhibitor vemurafenib in metastatic melanoma: a comparison of the cobas! 4800 BRAF V600E mutation test and Sanger sequencing. Proceedings from 8th International Congress of the Society for Melanoma Research. Abstract LBA2-3.&lt;/title&gt;&lt;secondary-title&gt;Pigment Cell Res&lt;/secondary-title&gt;&lt;/titles&gt;&lt;periodical&gt;&lt;full-title&gt;Pigment Cell Res&lt;/full-title&gt;&lt;/periodical&gt;&lt;pages&gt;1023&lt;/pages&gt;&lt;volume&gt;24&lt;/volume&gt;&lt;dates&gt;&lt;year&gt;2011&lt;/year&gt;&lt;/dates&gt;&lt;urls&gt;&lt;/urls&gt;&lt;/record&gt;&lt;/Cite&gt;&lt;/EndNote&gt;</w:instrText>
            </w:r>
            <w:r w:rsidRPr="00A470B0">
              <w:rPr>
                <w:sz w:val="20"/>
                <w:lang w:val="fr-FR"/>
              </w:rPr>
              <w:fldChar w:fldCharType="separate"/>
            </w:r>
            <w:r w:rsidRPr="00A470B0">
              <w:rPr>
                <w:noProof/>
                <w:sz w:val="20"/>
                <w:lang w:val="fr-FR"/>
              </w:rPr>
              <w:t>(6)</w:t>
            </w:r>
            <w:r w:rsidRPr="00A470B0">
              <w:rPr>
                <w:sz w:val="20"/>
                <w:lang w:val="fr-FR"/>
              </w:rPr>
              <w:fldChar w:fldCharType="end"/>
            </w:r>
          </w:p>
          <w:p w:rsidR="0010027E" w:rsidRPr="00A470B0" w:rsidRDefault="0010027E" w:rsidP="0010027E">
            <w:pPr>
              <w:rPr>
                <w:sz w:val="20"/>
                <w:lang w:val="fr-FR"/>
              </w:rPr>
            </w:pPr>
            <w:r w:rsidRPr="00A470B0">
              <w:rPr>
                <w:sz w:val="20"/>
                <w:lang w:val="fr-FR"/>
              </w:rPr>
              <w:t>(cobas)</w:t>
            </w:r>
          </w:p>
          <w:p w:rsidR="0010027E" w:rsidRPr="00A470B0" w:rsidRDefault="0010027E" w:rsidP="0010027E">
            <w:pPr>
              <w:rPr>
                <w:sz w:val="20"/>
                <w:lang w:val="fr-FR"/>
              </w:rPr>
            </w:pPr>
          </w:p>
          <w:p w:rsidR="0010027E" w:rsidRPr="00A470B0" w:rsidRDefault="0010027E" w:rsidP="0010027E">
            <w:pPr>
              <w:rPr>
                <w:sz w:val="20"/>
                <w:lang w:val="fr-FR"/>
              </w:rPr>
            </w:pPr>
            <w:r w:rsidRPr="00A470B0">
              <w:rPr>
                <w:sz w:val="20"/>
                <w:lang w:val="fr-FR"/>
              </w:rPr>
              <w:t xml:space="preserve">Halait et al </w:t>
            </w:r>
            <w:r w:rsidRPr="00A470B0">
              <w:rPr>
                <w:sz w:val="20"/>
                <w:lang w:val="fr-FR"/>
              </w:rPr>
              <w:fldChar w:fldCharType="begin"/>
            </w:r>
            <w:r w:rsidRPr="00A470B0">
              <w:rPr>
                <w:sz w:val="20"/>
                <w:lang w:val="fr-FR"/>
              </w:rPr>
              <w:instrText xml:space="preserve"> ADDIN EN.CITE &lt;EndNote&gt;&lt;Cite&gt;&lt;Author&gt;Halait&lt;/Author&gt;&lt;Year&gt;2012&lt;/Year&gt;&lt;RecNum&gt;23&lt;/RecNum&gt;&lt;DisplayText&gt;(5)&lt;/DisplayText&gt;&lt;record&gt;&lt;rec-number&gt;23&lt;/rec-number&gt;&lt;foreign-keys&gt;&lt;key app="EN" db-id="e9z2xxfak5rpfwe5as1x5s2se2at0xasza2z"&gt;23&lt;/key&gt;&lt;/foreign-keys&gt;&lt;ref-type name="Journal Article"&gt;17&lt;/ref-type&gt;&lt;contributors&gt;&lt;authors&gt;&lt;author&gt;Halait, H.&lt;/author&gt;&lt;author&gt;Demartin, K.&lt;/author&gt;&lt;author&gt;Shah, S.&lt;/author&gt;&lt;author&gt;Soviero, S.&lt;/author&gt;&lt;author&gt;Langland, R.&lt;/author&gt;&lt;author&gt;Cheng, S.&lt;/author&gt;&lt;author&gt;Hillman, G.&lt;/author&gt;&lt;author&gt;Wu, L.&lt;/author&gt;&lt;author&gt;Lawrence, H. J.&lt;/author&gt;&lt;/authors&gt;&lt;/contributors&gt;&lt;auth-address&gt;Lawrence, H.J., Roche Molecular Diagnostics, Pleasanton, CA 94588, United States&lt;/auth-address&gt;&lt;titles&gt;&lt;title&gt;Analytical performance of a real-time PCR-based assay for V600 mutations in the BRAF gene, used as the companion diagnostic test for the novel BRAF inhibitor vemurafenib in metastatic melanoma&lt;/title&gt;&lt;secondary-title&gt;Diagnostic Molecular Pathology&lt;/secondary-title&gt;&lt;/titles&gt;&lt;periodical&gt;&lt;full-title&gt;Diagnostic Molecular Pathology&lt;/full-title&gt;&lt;/periodical&gt;&lt;pages&gt;1-8&lt;/pages&gt;&lt;volume&gt;21&lt;/volume&gt;&lt;number&gt;1&lt;/number&gt;&lt;keywords&gt;&lt;keyword&gt;B Raf kinase&lt;/keyword&gt;&lt;keyword&gt;fluorescent dye&lt;/keyword&gt;&lt;keyword&gt;genomic DNA&lt;/keyword&gt;&lt;keyword&gt;melanin&lt;/keyword&gt;&lt;keyword&gt;vemurafenib&lt;/keyword&gt;&lt;keyword&gt;allele&lt;/keyword&gt;&lt;keyword&gt;article&lt;/keyword&gt;&lt;keyword&gt;cross reaction&lt;/keyword&gt;&lt;keyword&gt;diagnostic test&lt;/keyword&gt;&lt;keyword&gt;gene mutation&lt;/keyword&gt;&lt;keyword&gt;human&lt;/keyword&gt;&lt;keyword&gt;human cell&lt;/keyword&gt;&lt;keyword&gt;melanoma&lt;/keyword&gt;&lt;keyword&gt;metastasis&lt;/keyword&gt;&lt;keyword&gt;oligonucleotide probe&lt;/keyword&gt;&lt;keyword&gt;priority journal&lt;/keyword&gt;&lt;keyword&gt;real time polymerase chain reaction&lt;/keyword&gt;&lt;keyword&gt;sensitivity and specificity&lt;/keyword&gt;&lt;/keywords&gt;&lt;dates&gt;&lt;year&gt;2012&lt;/year&gt;&lt;/dates&gt;&lt;isbn&gt;1052-9551&amp;#xD;1533-4066&lt;/isbn&gt;&lt;urls&gt;&lt;related-urls&gt;&lt;url&gt;http://www.embase.com/search/results?subaction=viewrecord&amp;amp;from=export&amp;amp;id=L51844536&lt;/url&gt;&lt;url&gt;http://dx.doi.org/10.1097/PDM.0b013e31823b216f&lt;/url&gt;&lt;/related-urls&gt;&lt;/urls&gt;&lt;/record&gt;&lt;/Cite&gt;&lt;/EndNote&gt;</w:instrText>
            </w:r>
            <w:r w:rsidRPr="00A470B0">
              <w:rPr>
                <w:sz w:val="20"/>
                <w:lang w:val="fr-FR"/>
              </w:rPr>
              <w:fldChar w:fldCharType="separate"/>
            </w:r>
            <w:r w:rsidRPr="00A470B0">
              <w:rPr>
                <w:noProof/>
                <w:sz w:val="20"/>
                <w:lang w:val="fr-FR"/>
              </w:rPr>
              <w:t>(5)</w:t>
            </w:r>
            <w:r w:rsidRPr="00A470B0">
              <w:rPr>
                <w:sz w:val="20"/>
                <w:lang w:val="fr-FR"/>
              </w:rPr>
              <w:fldChar w:fldCharType="end"/>
            </w:r>
          </w:p>
          <w:p w:rsidR="0010027E" w:rsidRPr="00A470B0" w:rsidRDefault="0010027E" w:rsidP="0010027E">
            <w:pPr>
              <w:rPr>
                <w:sz w:val="20"/>
                <w:lang w:val="fr-FR"/>
              </w:rPr>
            </w:pPr>
            <w:r w:rsidRPr="00A470B0">
              <w:rPr>
                <w:sz w:val="20"/>
                <w:lang w:val="fr-FR"/>
              </w:rPr>
              <w:t>(cobas</w:t>
            </w:r>
          </w:p>
          <w:p w:rsidR="0010027E" w:rsidRPr="00A470B0" w:rsidRDefault="0010027E" w:rsidP="0010027E">
            <w:pPr>
              <w:rPr>
                <w:sz w:val="20"/>
                <w:lang w:val="fr-FR"/>
              </w:rPr>
            </w:pPr>
          </w:p>
          <w:p w:rsidR="0010027E" w:rsidRPr="00A470B0" w:rsidRDefault="0010027E" w:rsidP="0010027E">
            <w:pPr>
              <w:rPr>
                <w:sz w:val="20"/>
                <w:lang w:val="fr-FR"/>
              </w:rPr>
            </w:pPr>
            <w:r w:rsidRPr="00A470B0">
              <w:rPr>
                <w:sz w:val="20"/>
                <w:lang w:val="fr-FR"/>
              </w:rPr>
              <w:t xml:space="preserve">Lopez-Rios et al </w:t>
            </w:r>
            <w:r w:rsidRPr="00A470B0">
              <w:rPr>
                <w:sz w:val="20"/>
                <w:lang w:val="fr-FR"/>
              </w:rPr>
              <w:fldChar w:fldCharType="begin"/>
            </w:r>
            <w:r w:rsidRPr="00A470B0">
              <w:rPr>
                <w:sz w:val="20"/>
                <w:lang w:val="fr-FR"/>
              </w:rPr>
              <w:instrText xml:space="preserve"> ADDIN EN.CITE &lt;EndNote&gt;&lt;Cite&gt;&lt;Author&gt;Lopez-Rios&lt;/Author&gt;&lt;Year&gt;2011&lt;/Year&gt;&lt;RecNum&gt;32&lt;/RecNum&gt;&lt;DisplayText&gt;(8)&lt;/DisplayText&gt;&lt;record&gt;&lt;rec-number&gt;32&lt;/rec-number&gt;&lt;foreign-keys&gt;&lt;key app="EN" db-id="e9z2xxfak5rpfwe5as1x5s2se2at0xasza2z"&gt;32&lt;/key&gt;&lt;/foreign-keys&gt;&lt;ref-type name="Journal Article"&gt;17&lt;/ref-type&gt;&lt;contributors&gt;&lt;authors&gt;&lt;author&gt;Lopez-Rios, F&lt;/author&gt;&lt;author&gt;Angulo, B&lt;/author&gt;&lt;author&gt;Gomez, B&lt;/author&gt;&lt;author&gt;et al. &lt;/author&gt;&lt;/authors&gt;&lt;/contributors&gt;&lt;titles&gt;&lt;title&gt;Comparison of molecular testing methods for the detection of BRAF V600E mutations in formalin-fixed paraffin-embedded tissue (FFPET) specimens of malignant melanoma&lt;/title&gt;&lt;secondary-title&gt;European Congress of Pathology (ECP)&lt;/secondary-title&gt;&lt;/titles&gt;&lt;periodical&gt;&lt;full-title&gt;European Congress of Pathology (ECP)&lt;/full-title&gt;&lt;/periodical&gt;&lt;pages&gt;Abstract PS 22.1-026&lt;/pages&gt;&lt;dates&gt;&lt;year&gt;2011&lt;/year&gt;&lt;/dates&gt;&lt;urls&gt;&lt;/urls&gt;&lt;/record&gt;&lt;/Cite&gt;&lt;/EndNote&gt;</w:instrText>
            </w:r>
            <w:r w:rsidRPr="00A470B0">
              <w:rPr>
                <w:sz w:val="20"/>
                <w:lang w:val="fr-FR"/>
              </w:rPr>
              <w:fldChar w:fldCharType="separate"/>
            </w:r>
            <w:r w:rsidRPr="00A470B0">
              <w:rPr>
                <w:noProof/>
                <w:sz w:val="20"/>
                <w:lang w:val="fr-FR"/>
              </w:rPr>
              <w:t>(8)</w:t>
            </w:r>
            <w:r w:rsidRPr="00A470B0">
              <w:rPr>
                <w:sz w:val="20"/>
                <w:lang w:val="fr-FR"/>
              </w:rPr>
              <w:fldChar w:fldCharType="end"/>
            </w:r>
          </w:p>
          <w:p w:rsidR="0010027E" w:rsidRPr="00A470B0" w:rsidRDefault="0010027E" w:rsidP="0010027E">
            <w:pPr>
              <w:rPr>
                <w:sz w:val="20"/>
                <w:lang w:val="fr-FR"/>
              </w:rPr>
            </w:pPr>
            <w:r w:rsidRPr="00A470B0">
              <w:rPr>
                <w:sz w:val="20"/>
                <w:lang w:val="fr-FR"/>
              </w:rPr>
              <w:t>(cobas)</w:t>
            </w:r>
          </w:p>
          <w:p w:rsidR="0010027E" w:rsidRPr="00A470B0" w:rsidRDefault="0010027E" w:rsidP="0010027E">
            <w:pPr>
              <w:rPr>
                <w:sz w:val="20"/>
                <w:lang w:val="fr-FR"/>
              </w:rPr>
            </w:pPr>
          </w:p>
          <w:p w:rsidR="0010027E" w:rsidRPr="00A470B0" w:rsidRDefault="0010027E" w:rsidP="0010027E">
            <w:pPr>
              <w:rPr>
                <w:sz w:val="20"/>
                <w:lang w:val="fr-FR"/>
              </w:rPr>
            </w:pPr>
            <w:r w:rsidRPr="00A470B0">
              <w:rPr>
                <w:sz w:val="20"/>
                <w:lang w:val="fr-FR"/>
              </w:rPr>
              <w:t xml:space="preserve">Miller et al </w:t>
            </w:r>
            <w:r w:rsidRPr="00A470B0">
              <w:rPr>
                <w:sz w:val="20"/>
                <w:lang w:val="fr-FR"/>
              </w:rPr>
              <w:fldChar w:fldCharType="begin"/>
            </w:r>
            <w:r w:rsidRPr="00A470B0">
              <w:rPr>
                <w:sz w:val="20"/>
                <w:lang w:val="fr-FR"/>
              </w:rPr>
              <w:instrText xml:space="preserve"> ADDIN EN.CITE &lt;EndNote&gt;&lt;Cite&gt;&lt;Author&gt;Miller&lt;/Author&gt;&lt;Year&gt;2004&lt;/Year&gt;&lt;RecNum&gt;35&lt;/RecNum&gt;&lt;DisplayText&gt;(9)&lt;/DisplayText&gt;&lt;record&gt;&lt;rec-number&gt;35&lt;/rec-number&gt;&lt;foreign-keys&gt;&lt;key app="EN" db-id="e9z2xxfak5rpfwe5as1x5s2se2at0xasza2z"&gt;35&lt;/key&gt;&lt;/foreign-keys&gt;&lt;ref-type name="Journal Article"&gt;17&lt;/ref-type&gt;&lt;contributors&gt;&lt;authors&gt;&lt;author&gt;Miller, Christopher J.&lt;/author&gt;&lt;author&gt;Cheung, Mitchell&lt;/author&gt;&lt;author&gt;Sharma, Arati&lt;/author&gt;&lt;author&gt;Clarke, Loren&lt;/author&gt;&lt;author&gt;Helm, Klaus&lt;/author&gt;&lt;author&gt;Mauger, David&lt;/author&gt;&lt;author&gt;Robertson, Gavin P.&lt;/author&gt;&lt;/authors&gt;&lt;/contributors&gt;&lt;titles&gt;&lt;title&gt;Method of Mutation Analysis May Contribute to Discrepancies in Reports of V599EBRAF Mutation Frequencies in Melanocytic Neoplasms&lt;/title&gt;&lt;secondary-title&gt;J Investig Dermatol&lt;/secondary-title&gt;&lt;/titles&gt;&lt;periodical&gt;&lt;full-title&gt;J Investig Dermatol&lt;/full-title&gt;&lt;/periodical&gt;&lt;pages&gt;990-992&lt;/pages&gt;&lt;volume&gt;123&lt;/volume&gt;&lt;number&gt;5&lt;/number&gt;&lt;dates&gt;&lt;year&gt;2004&lt;/year&gt;&lt;/dates&gt;&lt;isbn&gt;0022-202X&lt;/isbn&gt;&lt;urls&gt;&lt;related-urls&gt;&lt;url&gt;http://dx.doi.org/10.1111/j.0022-202X.2004.23468.x&lt;/url&gt;&lt;/related-urls&gt;&lt;/urls&gt;&lt;/record&gt;&lt;/Cite&gt;&lt;/EndNote&gt;</w:instrText>
            </w:r>
            <w:r w:rsidRPr="00A470B0">
              <w:rPr>
                <w:sz w:val="20"/>
                <w:lang w:val="fr-FR"/>
              </w:rPr>
              <w:fldChar w:fldCharType="separate"/>
            </w:r>
            <w:r w:rsidRPr="00A470B0">
              <w:rPr>
                <w:noProof/>
                <w:sz w:val="20"/>
                <w:lang w:val="fr-FR"/>
              </w:rPr>
              <w:t>(9)</w:t>
            </w:r>
            <w:r w:rsidRPr="00A470B0">
              <w:rPr>
                <w:sz w:val="20"/>
                <w:lang w:val="fr-FR"/>
              </w:rPr>
              <w:fldChar w:fldCharType="end"/>
            </w:r>
          </w:p>
          <w:p w:rsidR="0010027E" w:rsidRPr="00A470B0" w:rsidRDefault="0010027E" w:rsidP="0010027E">
            <w:pPr>
              <w:rPr>
                <w:sz w:val="20"/>
                <w:lang w:val="fr-FR"/>
              </w:rPr>
            </w:pPr>
          </w:p>
          <w:p w:rsidR="0010027E" w:rsidRPr="00A470B0" w:rsidRDefault="0010027E" w:rsidP="0010027E">
            <w:pPr>
              <w:rPr>
                <w:sz w:val="20"/>
                <w:lang w:val="fr-FR"/>
              </w:rPr>
            </w:pPr>
          </w:p>
          <w:p w:rsidR="0010027E" w:rsidRPr="00A470B0" w:rsidRDefault="0010027E" w:rsidP="0010027E">
            <w:pPr>
              <w:rPr>
                <w:sz w:val="20"/>
                <w:lang w:val="fr-FR"/>
              </w:rPr>
            </w:pPr>
            <w:r w:rsidRPr="00A470B0">
              <w:rPr>
                <w:sz w:val="20"/>
                <w:lang w:val="fr-FR"/>
              </w:rPr>
              <w:t xml:space="preserve">Ellison et al </w:t>
            </w:r>
            <w:r w:rsidRPr="00A470B0">
              <w:rPr>
                <w:sz w:val="20"/>
                <w:lang w:val="fr-FR"/>
              </w:rPr>
              <w:fldChar w:fldCharType="begin"/>
            </w:r>
            <w:r w:rsidRPr="00A470B0">
              <w:rPr>
                <w:sz w:val="20"/>
                <w:lang w:val="fr-FR"/>
              </w:rPr>
              <w:instrText xml:space="preserve"> ADDIN EN.CITE &lt;EndNote&gt;&lt;Cite&gt;&lt;Author&gt;Ellison&lt;/Author&gt;&lt;Year&gt;2010&lt;/Year&gt;&lt;RecNum&gt;31&lt;/RecNum&gt;&lt;DisplayText&gt;(7)&lt;/DisplayText&gt;&lt;record&gt;&lt;rec-number&gt;31&lt;/rec-number&gt;&lt;foreign-keys&gt;&lt;key app="EN" db-id="e9z2xxfak5rpfwe5as1x5s2se2at0xasza2z"&gt;31&lt;/key&gt;&lt;/foreign-keys&gt;&lt;ref-type name="Journal Article"&gt;17&lt;/ref-type&gt;&lt;contributors&gt;&lt;authors&gt;&lt;author&gt;Ellison, Gillian&lt;/author&gt;&lt;author&gt;Donald, Emma&lt;/author&gt;&lt;author&gt;McWalter, Gael&lt;/author&gt;&lt;author&gt;Knight, Lucy&lt;/author&gt;&lt;author&gt;Fletcher, Lynn&lt;/author&gt;&lt;author&gt;Sherwood, James&lt;/author&gt;&lt;author&gt;Cantarini, Mireille&lt;/author&gt;&lt;author&gt;Orr, Maria&lt;/author&gt;&lt;author&gt;Speake, Georgina&lt;/author&gt;&lt;/authors&gt;&lt;/contributors&gt;&lt;titles&gt;&lt;title&gt;A comparison of ARMS and DNA sequencing for mutation analysis in clinical biopsy samples&lt;/title&gt;&lt;secondary-title&gt;Journal of Experimental &amp;amp; Clinical Cancer Research&lt;/secondary-title&gt;&lt;/titles&gt;&lt;periodical&gt;&lt;full-title&gt;Journal of Experimental &amp;amp; Clinical Cancer Research&lt;/full-title&gt;&lt;/periodical&gt;&lt;pages&gt;1-8&lt;/pages&gt;&lt;volume&gt;29&lt;/volume&gt;&lt;number&gt;1&lt;/number&gt;&lt;keywords&gt;&lt;keyword&gt;Medicine&lt;/keyword&gt;&lt;/keywords&gt;&lt;dates&gt;&lt;year&gt;2010&lt;/year&gt;&lt;/dates&gt;&lt;publisher&gt;BioMed Central&lt;/publisher&gt;&lt;isbn&gt;1756-9966&lt;/isbn&gt;&lt;urls&gt;&lt;related-urls&gt;&lt;url&gt;http://dx.doi.org/10.1186/1756-9966-29-132&lt;/url&gt;&lt;/related-urls&gt;&lt;/urls&gt;&lt;electronic-resource-num&gt;10.1186/1756-9966-29-132&lt;/electronic-resource-num&gt;&lt;/record&gt;&lt;/Cite&gt;&lt;/EndNote&gt;</w:instrText>
            </w:r>
            <w:r w:rsidRPr="00A470B0">
              <w:rPr>
                <w:sz w:val="20"/>
                <w:lang w:val="fr-FR"/>
              </w:rPr>
              <w:fldChar w:fldCharType="separate"/>
            </w:r>
            <w:r w:rsidRPr="00A470B0">
              <w:rPr>
                <w:noProof/>
                <w:sz w:val="20"/>
                <w:lang w:val="fr-FR"/>
              </w:rPr>
              <w:t>(7)</w:t>
            </w:r>
            <w:r w:rsidRPr="00A470B0">
              <w:rPr>
                <w:sz w:val="20"/>
                <w:lang w:val="fr-FR"/>
              </w:rPr>
              <w:fldChar w:fldCharType="end"/>
            </w:r>
          </w:p>
          <w:p w:rsidR="0010027E" w:rsidRPr="00A470B0" w:rsidRDefault="0010027E" w:rsidP="0010027E">
            <w:pPr>
              <w:rPr>
                <w:sz w:val="20"/>
                <w:lang w:val="fr-FR"/>
              </w:rPr>
            </w:pPr>
          </w:p>
        </w:tc>
        <w:tc>
          <w:tcPr>
            <w:tcW w:w="2061" w:type="dxa"/>
            <w:tcBorders>
              <w:left w:val="nil"/>
              <w:bottom w:val="single" w:sz="4" w:space="0" w:color="auto"/>
              <w:right w:val="nil"/>
            </w:tcBorders>
          </w:tcPr>
          <w:p w:rsidR="0010027E" w:rsidRPr="00A470B0" w:rsidRDefault="0010027E" w:rsidP="0010027E">
            <w:pPr>
              <w:rPr>
                <w:sz w:val="20"/>
                <w:lang w:val="fr-FR"/>
              </w:rPr>
            </w:pPr>
            <w:r w:rsidRPr="00A470B0">
              <w:rPr>
                <w:sz w:val="20"/>
                <w:lang w:val="fr-FR"/>
              </w:rPr>
              <w:t>86.9% [81.2, 91.1]</w:t>
            </w:r>
          </w:p>
          <w:p w:rsidR="0010027E" w:rsidRPr="00A470B0" w:rsidRDefault="0010027E" w:rsidP="0010027E">
            <w:pPr>
              <w:rPr>
                <w:sz w:val="20"/>
                <w:lang w:val="fr-FR"/>
              </w:rPr>
            </w:pPr>
            <w:r w:rsidRPr="00A470B0">
              <w:rPr>
                <w:sz w:val="20"/>
                <w:lang w:val="fr-FR"/>
              </w:rPr>
              <w:t>1 – NPV = 13.1%</w:t>
            </w:r>
          </w:p>
          <w:p w:rsidR="0010027E" w:rsidRPr="00A470B0" w:rsidRDefault="0010027E" w:rsidP="0010027E">
            <w:pPr>
              <w:rPr>
                <w:sz w:val="20"/>
                <w:lang w:val="fr-FR"/>
              </w:rPr>
            </w:pPr>
          </w:p>
          <w:p w:rsidR="0010027E" w:rsidRPr="00A470B0" w:rsidRDefault="0010027E" w:rsidP="0010027E">
            <w:pPr>
              <w:rPr>
                <w:sz w:val="20"/>
                <w:lang w:val="fr-FR"/>
              </w:rPr>
            </w:pPr>
            <w:r w:rsidRPr="00A470B0">
              <w:rPr>
                <w:sz w:val="20"/>
                <w:lang w:val="fr-FR"/>
              </w:rPr>
              <w:t>95.1% [91.0, 97.5]</w:t>
            </w:r>
          </w:p>
          <w:p w:rsidR="0010027E" w:rsidRPr="00A470B0" w:rsidRDefault="0010027E" w:rsidP="0010027E">
            <w:pPr>
              <w:rPr>
                <w:sz w:val="20"/>
                <w:lang w:val="fr-FR"/>
              </w:rPr>
            </w:pPr>
            <w:r w:rsidRPr="00A470B0">
              <w:rPr>
                <w:sz w:val="20"/>
                <w:lang w:val="fr-FR"/>
              </w:rPr>
              <w:t>1 – NPV = 4.9%</w:t>
            </w:r>
          </w:p>
          <w:p w:rsidR="0010027E" w:rsidRPr="00A470B0" w:rsidRDefault="0010027E" w:rsidP="0010027E">
            <w:pPr>
              <w:rPr>
                <w:sz w:val="20"/>
                <w:lang w:val="fr-FR"/>
              </w:rPr>
            </w:pPr>
          </w:p>
          <w:p w:rsidR="0010027E" w:rsidRPr="00A470B0" w:rsidRDefault="0010027E" w:rsidP="0010027E">
            <w:pPr>
              <w:rPr>
                <w:sz w:val="20"/>
                <w:lang w:val="fr-FR"/>
              </w:rPr>
            </w:pPr>
            <w:r w:rsidRPr="00A470B0">
              <w:rPr>
                <w:sz w:val="20"/>
                <w:lang w:val="fr-FR"/>
              </w:rPr>
              <w:t>100% [92.7, 100]</w:t>
            </w:r>
          </w:p>
          <w:p w:rsidR="0010027E" w:rsidRPr="00A470B0" w:rsidRDefault="0010027E" w:rsidP="0010027E">
            <w:pPr>
              <w:rPr>
                <w:sz w:val="20"/>
                <w:lang w:val="fr-FR"/>
              </w:rPr>
            </w:pPr>
            <w:r w:rsidRPr="00A470B0">
              <w:rPr>
                <w:sz w:val="20"/>
                <w:lang w:val="fr-FR"/>
              </w:rPr>
              <w:t>1 – NPV = 0%</w:t>
            </w:r>
          </w:p>
          <w:p w:rsidR="0010027E" w:rsidRPr="00A470B0" w:rsidRDefault="0010027E" w:rsidP="0010027E">
            <w:pPr>
              <w:rPr>
                <w:sz w:val="20"/>
                <w:lang w:val="fr-FR"/>
              </w:rPr>
            </w:pPr>
          </w:p>
          <w:p w:rsidR="0010027E" w:rsidRPr="00A470B0" w:rsidRDefault="0010027E" w:rsidP="0010027E">
            <w:pPr>
              <w:rPr>
                <w:sz w:val="20"/>
                <w:lang w:val="fr-FR"/>
              </w:rPr>
            </w:pPr>
            <w:r w:rsidRPr="00A470B0">
              <w:rPr>
                <w:sz w:val="20"/>
                <w:lang w:val="fr-FR"/>
              </w:rPr>
              <w:t>100% [46.3, 100]</w:t>
            </w:r>
          </w:p>
          <w:p w:rsidR="0010027E" w:rsidRPr="00A470B0" w:rsidRDefault="0010027E" w:rsidP="0010027E">
            <w:pPr>
              <w:rPr>
                <w:sz w:val="20"/>
                <w:lang w:val="fr-FR"/>
              </w:rPr>
            </w:pPr>
            <w:r w:rsidRPr="00A470B0">
              <w:rPr>
                <w:sz w:val="20"/>
                <w:lang w:val="fr-FR"/>
              </w:rPr>
              <w:t>1 – NPV = 0%</w:t>
            </w:r>
          </w:p>
          <w:p w:rsidR="0010027E" w:rsidRPr="00A470B0" w:rsidRDefault="0010027E" w:rsidP="0010027E">
            <w:pPr>
              <w:rPr>
                <w:sz w:val="20"/>
                <w:lang w:val="fr-FR"/>
              </w:rPr>
            </w:pPr>
          </w:p>
          <w:p w:rsidR="0010027E" w:rsidRPr="00A470B0" w:rsidRDefault="0010027E" w:rsidP="0010027E">
            <w:pPr>
              <w:rPr>
                <w:sz w:val="20"/>
                <w:lang w:val="fr-FR"/>
              </w:rPr>
            </w:pPr>
            <w:r w:rsidRPr="00A470B0">
              <w:rPr>
                <w:sz w:val="20"/>
                <w:lang w:val="fr-FR"/>
              </w:rPr>
              <w:t>100% [95.7, 100]</w:t>
            </w:r>
          </w:p>
          <w:p w:rsidR="0010027E" w:rsidRPr="00A470B0" w:rsidRDefault="0010027E" w:rsidP="0010027E">
            <w:pPr>
              <w:rPr>
                <w:sz w:val="20"/>
                <w:lang w:val="fr-FR"/>
              </w:rPr>
            </w:pPr>
            <w:r w:rsidRPr="00A470B0">
              <w:rPr>
                <w:sz w:val="20"/>
                <w:lang w:val="fr-FR"/>
              </w:rPr>
              <w:t>1 – NPV = 0%</w:t>
            </w:r>
          </w:p>
        </w:tc>
        <w:tc>
          <w:tcPr>
            <w:tcW w:w="2050" w:type="dxa"/>
            <w:tcBorders>
              <w:left w:val="nil"/>
              <w:bottom w:val="single" w:sz="4" w:space="0" w:color="auto"/>
              <w:right w:val="nil"/>
            </w:tcBorders>
          </w:tcPr>
          <w:p w:rsidR="0010027E" w:rsidRPr="00A470B0" w:rsidRDefault="0010027E" w:rsidP="0010027E">
            <w:pPr>
              <w:rPr>
                <w:sz w:val="20"/>
                <w:lang w:val="fr-FR"/>
              </w:rPr>
            </w:pPr>
          </w:p>
        </w:tc>
        <w:tc>
          <w:tcPr>
            <w:tcW w:w="2269" w:type="dxa"/>
            <w:tcBorders>
              <w:left w:val="nil"/>
              <w:bottom w:val="single" w:sz="4" w:space="0" w:color="auto"/>
            </w:tcBorders>
          </w:tcPr>
          <w:p w:rsidR="0010027E" w:rsidRPr="00A470B0" w:rsidRDefault="0010027E" w:rsidP="0010027E">
            <w:pPr>
              <w:rPr>
                <w:sz w:val="20"/>
              </w:rPr>
            </w:pPr>
            <w:r w:rsidRPr="00A470B0">
              <w:rPr>
                <w:sz w:val="20"/>
              </w:rPr>
              <w:t>96.0% [91.7, 98.3]</w:t>
            </w:r>
            <w:r w:rsidRPr="00A470B0">
              <w:rPr>
                <w:sz w:val="20"/>
              </w:rPr>
              <w:br/>
              <w:t>1 – NPV = 4.0%</w:t>
            </w:r>
          </w:p>
          <w:p w:rsidR="0010027E" w:rsidRPr="00A470B0" w:rsidRDefault="0010027E" w:rsidP="0010027E">
            <w:pPr>
              <w:rPr>
                <w:sz w:val="20"/>
              </w:rPr>
            </w:pPr>
          </w:p>
          <w:p w:rsidR="0010027E" w:rsidRPr="00A470B0" w:rsidRDefault="0010027E" w:rsidP="0010027E">
            <w:pPr>
              <w:rPr>
                <w:sz w:val="20"/>
              </w:rPr>
            </w:pPr>
            <w:r w:rsidRPr="00A470B0">
              <w:rPr>
                <w:sz w:val="20"/>
              </w:rPr>
              <w:t>88.1% [82.9, 92.0]</w:t>
            </w:r>
          </w:p>
          <w:p w:rsidR="0010027E" w:rsidRPr="00A470B0" w:rsidRDefault="0010027E" w:rsidP="0010027E">
            <w:pPr>
              <w:rPr>
                <w:sz w:val="20"/>
              </w:rPr>
            </w:pPr>
            <w:r w:rsidRPr="00A470B0">
              <w:rPr>
                <w:sz w:val="20"/>
              </w:rPr>
              <w:t>1 – NPV = 11.9%</w:t>
            </w:r>
          </w:p>
          <w:p w:rsidR="0010027E" w:rsidRPr="00A470B0" w:rsidRDefault="0010027E" w:rsidP="0010027E">
            <w:pPr>
              <w:rPr>
                <w:sz w:val="20"/>
              </w:rPr>
            </w:pPr>
          </w:p>
          <w:p w:rsidR="0010027E" w:rsidRPr="00A470B0" w:rsidRDefault="0010027E" w:rsidP="0010027E">
            <w:pPr>
              <w:rPr>
                <w:sz w:val="20"/>
              </w:rPr>
            </w:pPr>
            <w:r w:rsidRPr="00A470B0">
              <w:rPr>
                <w:sz w:val="20"/>
              </w:rPr>
              <w:t>98.4% [90.2, 99.9]</w:t>
            </w:r>
          </w:p>
          <w:p w:rsidR="0010027E" w:rsidRPr="00A470B0" w:rsidRDefault="0010027E" w:rsidP="0010027E">
            <w:pPr>
              <w:rPr>
                <w:sz w:val="20"/>
              </w:rPr>
            </w:pPr>
            <w:r w:rsidRPr="00A470B0">
              <w:rPr>
                <w:sz w:val="20"/>
              </w:rPr>
              <w:t>1 – NPV = 1.6%</w:t>
            </w:r>
          </w:p>
          <w:p w:rsidR="0010027E" w:rsidRPr="00A470B0" w:rsidRDefault="0010027E" w:rsidP="0010027E">
            <w:pPr>
              <w:rPr>
                <w:sz w:val="20"/>
              </w:rPr>
            </w:pPr>
          </w:p>
        </w:tc>
      </w:tr>
      <w:tr w:rsidR="0010027E" w:rsidRPr="00A470B0" w:rsidTr="0010027E">
        <w:trPr>
          <w:cantSplit/>
          <w:trHeight w:val="707"/>
        </w:trPr>
        <w:tc>
          <w:tcPr>
            <w:tcW w:w="1985" w:type="dxa"/>
            <w:tcBorders>
              <w:top w:val="single" w:sz="4" w:space="0" w:color="auto"/>
              <w:bottom w:val="nil"/>
              <w:right w:val="nil"/>
            </w:tcBorders>
          </w:tcPr>
          <w:p w:rsidR="0010027E" w:rsidRPr="00A470B0" w:rsidRDefault="0010027E" w:rsidP="0010027E">
            <w:pPr>
              <w:rPr>
                <w:sz w:val="20"/>
              </w:rPr>
            </w:pPr>
          </w:p>
          <w:p w:rsidR="0010027E" w:rsidRPr="00A470B0" w:rsidRDefault="0010027E" w:rsidP="0010027E">
            <w:pPr>
              <w:rPr>
                <w:sz w:val="20"/>
              </w:rPr>
            </w:pPr>
            <w:r w:rsidRPr="00A470B0">
              <w:rPr>
                <w:sz w:val="20"/>
              </w:rPr>
              <w:t xml:space="preserve">Spittle et al </w:t>
            </w:r>
            <w:r w:rsidRPr="00A470B0">
              <w:rPr>
                <w:sz w:val="20"/>
              </w:rPr>
              <w:fldChar w:fldCharType="begin"/>
            </w:r>
            <w:r w:rsidRPr="00A470B0">
              <w:rPr>
                <w:sz w:val="20"/>
              </w:rPr>
              <w:instrText xml:space="preserve"> ADDIN EN.CITE &lt;EndNote&gt;&lt;Cite&gt;&lt;Author&gt;Spittle&lt;/Author&gt;&lt;Year&gt;2007&lt;/Year&gt;&lt;RecNum&gt;36&lt;/RecNum&gt;&lt;DisplayText&gt;(10)&lt;/DisplayText&gt;&lt;record&gt;&lt;rec-number&gt;36&lt;/rec-number&gt;&lt;foreign-keys&gt;&lt;key app="EN" db-id="e9z2xxfak5rpfwe5as1x5s2se2at0xasza2z"&gt;36&lt;/key&gt;&lt;/foreign-keys&gt;&lt;ref-type name="Journal Article"&gt;17&lt;/ref-type&gt;&lt;contributors&gt;&lt;authors&gt;&lt;author&gt;Spittle, Cynthia&lt;/author&gt;&lt;author&gt;Ward, M. Renee&lt;/author&gt;&lt;author&gt;Nathanson, Katherine L.&lt;/author&gt;&lt;author&gt;Gimotty, Phyllis A.&lt;/author&gt;&lt;author&gt;Rappaport, Eric&lt;/author&gt;&lt;author&gt;Brose, Marcia S.&lt;/author&gt;&lt;author&gt;Medina, Angelica&lt;/author&gt;&lt;author&gt;Letrero, Richard&lt;/author&gt;&lt;author&gt;Herlyn, Meenhard&lt;/author&gt;&lt;author&gt;Edwards, Robin H.&lt;/author&gt;&lt;/authors&gt;&lt;/contributors&gt;&lt;titles&gt;&lt;title&gt;Application of a BRAF Pyrosequencing Assay for Mutation Detection and Copy Number Analysis in Malignant Melanoma&lt;/title&gt;&lt;secondary-title&gt;The Journal of Molecular Diagnostics&lt;/secondary-title&gt;&lt;/titles&gt;&lt;periodical&gt;&lt;full-title&gt;The Journal of Molecular Diagnostics&lt;/full-title&gt;&lt;/periodical&gt;&lt;pages&gt;464-471&lt;/pages&gt;&lt;volume&gt;9&lt;/volume&gt;&lt;number&gt;4&lt;/number&gt;&lt;dates&gt;&lt;year&gt;2007&lt;/year&gt;&lt;/dates&gt;&lt;isbn&gt;1525-1578&lt;/isbn&gt;&lt;urls&gt;&lt;related-urls&gt;&lt;url&gt;http://www.sciencedirect.com/science/article/pii/S1525157810604187&lt;/url&gt;&lt;/related-urls&gt;&lt;/urls&gt;&lt;electronic-resource-num&gt;10.2353/jmoldx.2007.060191&lt;/electronic-resource-num&gt;&lt;/record&gt;&lt;/Cite&gt;&lt;/EndNote&gt;</w:instrText>
            </w:r>
            <w:r w:rsidRPr="00A470B0">
              <w:rPr>
                <w:sz w:val="20"/>
              </w:rPr>
              <w:fldChar w:fldCharType="separate"/>
            </w:r>
            <w:r w:rsidRPr="00A470B0">
              <w:rPr>
                <w:noProof/>
                <w:sz w:val="20"/>
              </w:rPr>
              <w:t>(10)</w:t>
            </w:r>
            <w:r w:rsidRPr="00A470B0">
              <w:rPr>
                <w:sz w:val="20"/>
              </w:rPr>
              <w:fldChar w:fldCharType="end"/>
            </w:r>
          </w:p>
          <w:p w:rsidR="0010027E" w:rsidRPr="00A470B0" w:rsidRDefault="0010027E" w:rsidP="0010027E">
            <w:pPr>
              <w:rPr>
                <w:sz w:val="20"/>
              </w:rPr>
            </w:pPr>
          </w:p>
        </w:tc>
        <w:tc>
          <w:tcPr>
            <w:tcW w:w="2061" w:type="dxa"/>
            <w:tcBorders>
              <w:top w:val="single" w:sz="4" w:space="0" w:color="auto"/>
              <w:left w:val="nil"/>
              <w:bottom w:val="nil"/>
              <w:right w:val="nil"/>
            </w:tcBorders>
          </w:tcPr>
          <w:p w:rsidR="0010027E" w:rsidRPr="00A470B0" w:rsidRDefault="0010027E" w:rsidP="0010027E">
            <w:pPr>
              <w:rPr>
                <w:sz w:val="20"/>
              </w:rPr>
            </w:pPr>
          </w:p>
        </w:tc>
        <w:tc>
          <w:tcPr>
            <w:tcW w:w="2050" w:type="dxa"/>
            <w:tcBorders>
              <w:top w:val="single" w:sz="4" w:space="0" w:color="auto"/>
              <w:left w:val="nil"/>
              <w:bottom w:val="nil"/>
              <w:right w:val="nil"/>
            </w:tcBorders>
          </w:tcPr>
          <w:p w:rsidR="0010027E" w:rsidRPr="00A470B0" w:rsidRDefault="0010027E" w:rsidP="0010027E">
            <w:pPr>
              <w:rPr>
                <w:sz w:val="20"/>
              </w:rPr>
            </w:pPr>
          </w:p>
        </w:tc>
        <w:tc>
          <w:tcPr>
            <w:tcW w:w="2269" w:type="dxa"/>
            <w:tcBorders>
              <w:top w:val="single" w:sz="4" w:space="0" w:color="auto"/>
              <w:left w:val="nil"/>
              <w:bottom w:val="nil"/>
            </w:tcBorders>
          </w:tcPr>
          <w:p w:rsidR="0010027E" w:rsidRPr="00A470B0" w:rsidRDefault="0010027E" w:rsidP="0010027E">
            <w:pPr>
              <w:rPr>
                <w:sz w:val="20"/>
              </w:rPr>
            </w:pPr>
          </w:p>
          <w:p w:rsidR="0010027E" w:rsidRPr="00A470B0" w:rsidRDefault="0010027E" w:rsidP="0010027E">
            <w:pPr>
              <w:rPr>
                <w:sz w:val="20"/>
              </w:rPr>
            </w:pPr>
            <w:r w:rsidRPr="00A470B0">
              <w:rPr>
                <w:sz w:val="20"/>
              </w:rPr>
              <w:t>100% [62.8, 100]</w:t>
            </w:r>
          </w:p>
          <w:p w:rsidR="0010027E" w:rsidRPr="00A470B0" w:rsidRDefault="0010027E" w:rsidP="0010027E">
            <w:pPr>
              <w:rPr>
                <w:sz w:val="20"/>
              </w:rPr>
            </w:pPr>
            <w:r w:rsidRPr="00A470B0">
              <w:rPr>
                <w:sz w:val="20"/>
              </w:rPr>
              <w:t>1 – NPV = 0%</w:t>
            </w:r>
          </w:p>
          <w:p w:rsidR="0010027E" w:rsidRPr="00A470B0" w:rsidRDefault="0010027E" w:rsidP="0010027E">
            <w:pPr>
              <w:rPr>
                <w:sz w:val="20"/>
              </w:rPr>
            </w:pPr>
          </w:p>
        </w:tc>
      </w:tr>
      <w:tr w:rsidR="0010027E" w:rsidRPr="00A470B0" w:rsidTr="0010027E">
        <w:trPr>
          <w:cantSplit/>
          <w:trHeight w:val="707"/>
        </w:trPr>
        <w:tc>
          <w:tcPr>
            <w:tcW w:w="1985" w:type="dxa"/>
            <w:tcBorders>
              <w:top w:val="nil"/>
              <w:right w:val="nil"/>
            </w:tcBorders>
          </w:tcPr>
          <w:p w:rsidR="0010027E" w:rsidRPr="00A470B0" w:rsidRDefault="0010027E" w:rsidP="0010027E">
            <w:pPr>
              <w:rPr>
                <w:sz w:val="20"/>
                <w:lang w:val="fr-FR"/>
              </w:rPr>
            </w:pPr>
            <w:r w:rsidRPr="00A470B0">
              <w:rPr>
                <w:sz w:val="20"/>
                <w:lang w:val="fr-FR"/>
              </w:rPr>
              <w:t xml:space="preserve">Willmore-Payne et al </w:t>
            </w:r>
            <w:r w:rsidRPr="00A470B0">
              <w:rPr>
                <w:sz w:val="20"/>
                <w:lang w:val="fr-FR"/>
              </w:rPr>
              <w:fldChar w:fldCharType="begin"/>
            </w:r>
            <w:r w:rsidRPr="00A470B0">
              <w:rPr>
                <w:sz w:val="20"/>
                <w:lang w:val="fr-FR"/>
              </w:rPr>
              <w:instrText xml:space="preserve"> ADDIN EN.CITE &lt;EndNote&gt;&lt;Cite&gt;&lt;Author&gt;Willmore-Payne&lt;/Author&gt;&lt;Year&gt;2005&lt;/Year&gt;&lt;RecNum&gt;37&lt;/RecNum&gt;&lt;DisplayText&gt;(4)&lt;/DisplayText&gt;&lt;record&gt;&lt;rec-number&gt;37&lt;/rec-number&gt;&lt;foreign-keys&gt;&lt;key app="EN" db-id="e9z2xxfak5rpfwe5as1x5s2se2at0xasza2z"&gt;37&lt;/key&gt;&lt;/foreign-keys&gt;&lt;ref-type name="Journal Article"&gt;17&lt;/ref-type&gt;&lt;contributors&gt;&lt;authors&gt;&lt;author&gt;Willmore-Payne, Carlynn&lt;/author&gt;&lt;author&gt;Holden, Joseph A.&lt;/author&gt;&lt;author&gt;Tripp, Sheryl&lt;/author&gt;&lt;author&gt;Layfield, Lester J.&lt;/author&gt;&lt;/authors&gt;&lt;/contributors&gt;&lt;titles&gt;&lt;title&gt;Human malignant melanoma: detection of BRAF- and c-kit–activating mutations by high-resolution amplicon melting analysis&lt;/title&gt;&lt;secondary-title&gt;Human Pathology&lt;/secondary-title&gt;&lt;/titles&gt;&lt;periodical&gt;&lt;full-title&gt;Human Pathology&lt;/full-title&gt;&lt;/periodical&gt;&lt;pages&gt;486-493&lt;/pages&gt;&lt;volume&gt;36&lt;/volume&gt;&lt;number&gt;5&lt;/number&gt;&lt;keywords&gt;&lt;keyword&gt;Malignant melanoma&lt;/keyword&gt;&lt;keyword&gt;BRAF&lt;/keyword&gt;&lt;keyword&gt;c-kit&lt;/keyword&gt;&lt;keyword&gt;High-resolution melting analysis&lt;/keyword&gt;&lt;/keywords&gt;&lt;dates&gt;&lt;year&gt;2005&lt;/year&gt;&lt;/dates&gt;&lt;isbn&gt;0046-8177&lt;/isbn&gt;&lt;urls&gt;&lt;related-urls&gt;&lt;url&gt;http://www.sciencedirect.com/science/article/pii/S0046817705001668&lt;/url&gt;&lt;/related-urls&gt;&lt;/urls&gt;&lt;electronic-resource-num&gt;10.1016/j.humpath.2005.03.015&lt;/electronic-resource-num&gt;&lt;/record&gt;&lt;/Cite&gt;&lt;/EndNote&gt;</w:instrText>
            </w:r>
            <w:r w:rsidRPr="00A470B0">
              <w:rPr>
                <w:sz w:val="20"/>
                <w:lang w:val="fr-FR"/>
              </w:rPr>
              <w:fldChar w:fldCharType="separate"/>
            </w:r>
            <w:r w:rsidRPr="00A470B0">
              <w:rPr>
                <w:noProof/>
                <w:sz w:val="20"/>
                <w:lang w:val="fr-FR"/>
              </w:rPr>
              <w:t>(4)</w:t>
            </w:r>
            <w:r w:rsidRPr="00A470B0">
              <w:rPr>
                <w:sz w:val="20"/>
                <w:lang w:val="fr-FR"/>
              </w:rPr>
              <w:fldChar w:fldCharType="end"/>
            </w:r>
          </w:p>
          <w:p w:rsidR="0010027E" w:rsidRPr="00A470B0" w:rsidRDefault="0010027E" w:rsidP="0010027E">
            <w:pPr>
              <w:rPr>
                <w:sz w:val="20"/>
                <w:lang w:val="fr-FR"/>
              </w:rPr>
            </w:pPr>
          </w:p>
          <w:p w:rsidR="0010027E" w:rsidRPr="00A470B0" w:rsidRDefault="0010027E" w:rsidP="0010027E">
            <w:pPr>
              <w:rPr>
                <w:sz w:val="20"/>
                <w:lang w:val="fr-FR"/>
              </w:rPr>
            </w:pPr>
            <w:r w:rsidRPr="00A470B0">
              <w:rPr>
                <w:sz w:val="20"/>
                <w:lang w:val="fr-FR"/>
              </w:rPr>
              <w:t xml:space="preserve">Hay et al </w:t>
            </w:r>
            <w:r w:rsidRPr="00A470B0">
              <w:rPr>
                <w:sz w:val="20"/>
                <w:lang w:val="fr-FR"/>
              </w:rPr>
              <w:fldChar w:fldCharType="begin"/>
            </w:r>
            <w:r w:rsidRPr="00A470B0">
              <w:rPr>
                <w:sz w:val="20"/>
                <w:lang w:val="fr-FR"/>
              </w:rPr>
              <w:instrText xml:space="preserve"> ADDIN EN.CITE &lt;EndNote&gt;&lt;Cite&gt;&lt;Author&gt;Hay&lt;/Author&gt;&lt;Year&gt;2007&lt;/Year&gt;&lt;RecNum&gt;34&lt;/RecNum&gt;&lt;DisplayText&gt;(11)&lt;/DisplayText&gt;&lt;record&gt;&lt;rec-number&gt;34&lt;/rec-number&gt;&lt;foreign-keys&gt;&lt;key app="EN" db-id="e9z2xxfak5rpfwe5as1x5s2se2at0xasza2z"&gt;34&lt;/key&gt;&lt;/foreign-keys&gt;&lt;ref-type name="Journal Article"&gt;17&lt;/ref-type&gt;&lt;contributors&gt;&lt;authors&gt;&lt;author&gt;Hay, Robert&lt;/author&gt;&lt;author&gt;MacRae, Erin&lt;/author&gt;&lt;author&gt;Barber, Duane&lt;/author&gt;&lt;author&gt;Khalil, Moosa&lt;/author&gt;&lt;author&gt;Demetrick, Douglas J.&lt;/author&gt;&lt;/authors&gt;&lt;/contributors&gt;&lt;titles&gt;&lt;title&gt;BRAF Mutations in Melanocytic Lesions and Papillary Thyroid Carcinoma Samples Identified Using Melting Curve Analysis of Polymerase Chain Reaction Products&lt;/title&gt;&lt;secondary-title&gt;Archives of Pathology &amp;amp; Laboratory Medicine&lt;/secondary-title&gt;&lt;/titles&gt;&lt;periodical&gt;&lt;full-title&gt;Archives of Pathology &amp;amp; Laboratory Medicine&lt;/full-title&gt;&lt;/periodical&gt;&lt;pages&gt;1361-1367&lt;/pages&gt;&lt;volume&gt;131&lt;/volume&gt;&lt;number&gt;9&lt;/number&gt;&lt;dates&gt;&lt;year&gt;2007&lt;/year&gt;&lt;pub-dates&gt;&lt;date&gt;2007/09/01&lt;/date&gt;&lt;/pub-dates&gt;&lt;/dates&gt;&lt;publisher&gt;College of American Pathologists&lt;/publisher&gt;&lt;isbn&gt;0003-9985&lt;/isbn&gt;&lt;urls&gt;&lt;related-urls&gt;&lt;url&gt;http://www.archivesofpathology.org/doi/abs/10.1043/1543-2165%282007%29131%5B1361%3ABMIMLA%5D2.0.CO%3B2&lt;/url&gt;&lt;/related-urls&gt;&lt;/urls&gt;&lt;electronic-resource-num&gt;10.1043/1543-2165(2007)131[1361:bmimla]2.0.co;2&lt;/electronic-resource-num&gt;&lt;access-date&gt;2012/03/15&lt;/access-date&gt;&lt;/record&gt;&lt;/Cite&gt;&lt;/EndNote&gt;</w:instrText>
            </w:r>
            <w:r w:rsidRPr="00A470B0">
              <w:rPr>
                <w:sz w:val="20"/>
                <w:lang w:val="fr-FR"/>
              </w:rPr>
              <w:fldChar w:fldCharType="separate"/>
            </w:r>
            <w:r w:rsidRPr="00A470B0">
              <w:rPr>
                <w:noProof/>
                <w:sz w:val="20"/>
                <w:lang w:val="fr-FR"/>
              </w:rPr>
              <w:t>(11)</w:t>
            </w:r>
            <w:r w:rsidRPr="00A470B0">
              <w:rPr>
                <w:sz w:val="20"/>
                <w:lang w:val="fr-FR"/>
              </w:rPr>
              <w:fldChar w:fldCharType="end"/>
            </w:r>
          </w:p>
          <w:p w:rsidR="0010027E" w:rsidRPr="00A470B0" w:rsidRDefault="0010027E" w:rsidP="0010027E">
            <w:pPr>
              <w:rPr>
                <w:sz w:val="20"/>
                <w:lang w:val="fr-FR"/>
              </w:rPr>
            </w:pPr>
          </w:p>
          <w:p w:rsidR="0010027E" w:rsidRPr="00A470B0" w:rsidRDefault="0010027E" w:rsidP="0010027E">
            <w:pPr>
              <w:rPr>
                <w:sz w:val="20"/>
                <w:lang w:val="fr-FR"/>
              </w:rPr>
            </w:pPr>
          </w:p>
          <w:p w:rsidR="0010027E" w:rsidRPr="00A470B0" w:rsidRDefault="0010027E" w:rsidP="0010027E">
            <w:pPr>
              <w:rPr>
                <w:sz w:val="20"/>
              </w:rPr>
            </w:pPr>
            <w:r w:rsidRPr="00A470B0">
              <w:rPr>
                <w:sz w:val="20"/>
              </w:rPr>
              <w:t xml:space="preserve">Pinzani et al </w:t>
            </w:r>
            <w:r w:rsidRPr="00A470B0">
              <w:rPr>
                <w:sz w:val="20"/>
              </w:rPr>
              <w:fldChar w:fldCharType="begin"/>
            </w:r>
            <w:r w:rsidRPr="00A470B0">
              <w:rPr>
                <w:sz w:val="20"/>
              </w:rPr>
              <w:instrText xml:space="preserve"> ADDIN EN.CITE &lt;EndNote&gt;&lt;Cite&gt;&lt;Author&gt;Pinzani&lt;/Author&gt;&lt;Year&gt;2011&lt;/Year&gt;&lt;RecNum&gt;14&lt;/RecNum&gt;&lt;IDText&gt;21262211&lt;/IDText&gt;&lt;DisplayText&gt;(12)&lt;/DisplayText&gt;&lt;record&gt;&lt;rec-number&gt;14&lt;/rec-number&gt;&lt;foreign-keys&gt;&lt;key app="EN" db-id="e9z2xxfak5rpfwe5as1x5s2se2at0xasza2z"&gt;14&lt;/key&gt;&lt;/foreign-keys&gt;&lt;ref-type name="Journal Article"&gt;17&lt;/ref-type&gt;&lt;contributors&gt;&lt;authors&gt;&lt;author&gt;Pinzani, Pamela&lt;/author&gt;&lt;author&gt;Santucci, Claudio&lt;/author&gt;&lt;author&gt;Mancini, Irene&lt;/author&gt;&lt;author&gt;Simi, Lisa&lt;/author&gt;&lt;author&gt;Salvianti, Francesca&lt;/author&gt;&lt;author&gt;Pratesi, Nicola&lt;/author&gt;&lt;author&gt;Massi, Daniela&lt;/author&gt;&lt;author&gt;De Giorgi, Vincenzo&lt;/author&gt;&lt;author&gt;Pazzagli, Mario&lt;/author&gt;&lt;author&gt;Orlando, Claudio&lt;/author&gt;&lt;/authors&gt;&lt;/contributors&gt;&lt;titles&gt;&lt;title&gt;BRAFV600E detection in melanoma is highly improved by COLD-PCR&lt;/title&gt;&lt;secondary-title&gt;Clinica Chimica Acta&lt;/secondary-title&gt;&lt;/titles&gt;&lt;periodical&gt;&lt;full-title&gt;Clinica Chimica Acta&lt;/full-title&gt;&lt;/periodical&gt;&lt;pages&gt;901-905&lt;/pages&gt;&lt;volume&gt;412&lt;/volume&gt;&lt;number&gt;11–12&lt;/number&gt;&lt;keywords&gt;&lt;keyword&gt;COLD-PCR&lt;/keyword&gt;&lt;keyword&gt;Somatic mutation&lt;/keyword&gt;&lt;keyword&gt;BRAFV600E&lt;/keyword&gt;&lt;keyword&gt;Melanoma&lt;/keyword&gt;&lt;/keywords&gt;&lt;dates&gt;&lt;year&gt;2011&lt;/year&gt;&lt;/dates&gt;&lt;isbn&gt;0009-8981&lt;/isbn&gt;&lt;accession-num&gt;21262211&lt;/accession-num&gt;&lt;urls&gt;&lt;related-urls&gt;&lt;url&gt;http://www.sciencedirect.com/science/article/pii/S0009898111000234&lt;/url&gt;&lt;/related-urls&gt;&lt;/urls&gt;&lt;electronic-resource-num&gt;10.1016/j.cca.2011.01.014&lt;/electronic-resource-num&gt;&lt;/record&gt;&lt;/Cite&gt;&lt;/EndNote&gt;</w:instrText>
            </w:r>
            <w:r w:rsidRPr="00A470B0">
              <w:rPr>
                <w:sz w:val="20"/>
              </w:rPr>
              <w:fldChar w:fldCharType="separate"/>
            </w:r>
            <w:r w:rsidRPr="00A470B0">
              <w:rPr>
                <w:noProof/>
                <w:sz w:val="20"/>
              </w:rPr>
              <w:t>(12)</w:t>
            </w:r>
            <w:r w:rsidRPr="00A470B0">
              <w:rPr>
                <w:sz w:val="20"/>
              </w:rPr>
              <w:fldChar w:fldCharType="end"/>
            </w:r>
          </w:p>
          <w:p w:rsidR="0010027E" w:rsidRPr="00A470B0" w:rsidRDefault="0010027E" w:rsidP="0010027E">
            <w:pPr>
              <w:rPr>
                <w:sz w:val="20"/>
              </w:rPr>
            </w:pPr>
          </w:p>
        </w:tc>
        <w:tc>
          <w:tcPr>
            <w:tcW w:w="2061" w:type="dxa"/>
            <w:tcBorders>
              <w:top w:val="nil"/>
              <w:left w:val="nil"/>
              <w:right w:val="nil"/>
            </w:tcBorders>
          </w:tcPr>
          <w:p w:rsidR="0010027E" w:rsidRPr="00A470B0" w:rsidRDefault="0010027E" w:rsidP="0010027E">
            <w:pPr>
              <w:rPr>
                <w:sz w:val="20"/>
              </w:rPr>
            </w:pPr>
          </w:p>
        </w:tc>
        <w:tc>
          <w:tcPr>
            <w:tcW w:w="2050" w:type="dxa"/>
            <w:tcBorders>
              <w:top w:val="nil"/>
              <w:left w:val="nil"/>
              <w:right w:val="nil"/>
            </w:tcBorders>
          </w:tcPr>
          <w:p w:rsidR="0010027E" w:rsidRPr="00A470B0" w:rsidRDefault="0010027E" w:rsidP="0010027E">
            <w:pPr>
              <w:rPr>
                <w:sz w:val="20"/>
              </w:rPr>
            </w:pPr>
            <w:r w:rsidRPr="00A470B0">
              <w:rPr>
                <w:sz w:val="20"/>
              </w:rPr>
              <w:t>100% [90.4, 100]</w:t>
            </w:r>
          </w:p>
          <w:p w:rsidR="0010027E" w:rsidRPr="00A470B0" w:rsidRDefault="0010027E" w:rsidP="0010027E">
            <w:pPr>
              <w:rPr>
                <w:sz w:val="20"/>
              </w:rPr>
            </w:pPr>
            <w:r w:rsidRPr="00A470B0">
              <w:rPr>
                <w:sz w:val="20"/>
              </w:rPr>
              <w:t>1 – NPV = 0%</w:t>
            </w:r>
          </w:p>
          <w:p w:rsidR="0010027E" w:rsidRPr="00A470B0" w:rsidRDefault="0010027E" w:rsidP="0010027E">
            <w:pPr>
              <w:rPr>
                <w:sz w:val="20"/>
              </w:rPr>
            </w:pPr>
          </w:p>
          <w:p w:rsidR="0010027E" w:rsidRPr="00A470B0" w:rsidRDefault="0010027E" w:rsidP="0010027E">
            <w:pPr>
              <w:rPr>
                <w:sz w:val="20"/>
              </w:rPr>
            </w:pPr>
            <w:r w:rsidRPr="00A470B0">
              <w:rPr>
                <w:sz w:val="20"/>
              </w:rPr>
              <w:t>100% [84.0, 100]</w:t>
            </w:r>
          </w:p>
          <w:p w:rsidR="0010027E" w:rsidRPr="00A470B0" w:rsidRDefault="0010027E" w:rsidP="0010027E">
            <w:pPr>
              <w:rPr>
                <w:sz w:val="20"/>
              </w:rPr>
            </w:pPr>
            <w:r w:rsidRPr="00A470B0">
              <w:rPr>
                <w:sz w:val="20"/>
              </w:rPr>
              <w:t>1 – NPV = 0%</w:t>
            </w:r>
          </w:p>
          <w:p w:rsidR="0010027E" w:rsidRPr="00A470B0" w:rsidRDefault="0010027E" w:rsidP="0010027E">
            <w:pPr>
              <w:rPr>
                <w:sz w:val="20"/>
              </w:rPr>
            </w:pPr>
          </w:p>
          <w:p w:rsidR="0010027E" w:rsidRPr="00A470B0" w:rsidRDefault="0010027E" w:rsidP="0010027E">
            <w:pPr>
              <w:rPr>
                <w:sz w:val="20"/>
              </w:rPr>
            </w:pPr>
            <w:r w:rsidRPr="00A470B0">
              <w:rPr>
                <w:sz w:val="20"/>
              </w:rPr>
              <w:t>100% [81.5, 100]</w:t>
            </w:r>
          </w:p>
          <w:p w:rsidR="0010027E" w:rsidRPr="00A470B0" w:rsidRDefault="0010027E" w:rsidP="0010027E">
            <w:pPr>
              <w:rPr>
                <w:sz w:val="20"/>
              </w:rPr>
            </w:pPr>
            <w:r w:rsidRPr="00A470B0">
              <w:rPr>
                <w:sz w:val="20"/>
              </w:rPr>
              <w:t>1 – NPV = 0%</w:t>
            </w:r>
          </w:p>
        </w:tc>
        <w:tc>
          <w:tcPr>
            <w:tcW w:w="2269" w:type="dxa"/>
            <w:tcBorders>
              <w:top w:val="nil"/>
              <w:left w:val="nil"/>
            </w:tcBorders>
          </w:tcPr>
          <w:p w:rsidR="0010027E" w:rsidRPr="00A470B0" w:rsidRDefault="0010027E" w:rsidP="0010027E">
            <w:pPr>
              <w:rPr>
                <w:sz w:val="20"/>
              </w:rPr>
            </w:pPr>
          </w:p>
        </w:tc>
      </w:tr>
    </w:tbl>
    <w:p w:rsidR="0010027E" w:rsidRPr="00A470B0" w:rsidRDefault="0010027E" w:rsidP="0010027E">
      <w:pPr>
        <w:jc w:val="both"/>
        <w:rPr>
          <w:sz w:val="20"/>
        </w:rPr>
      </w:pPr>
      <w:r w:rsidRPr="00A470B0">
        <w:rPr>
          <w:sz w:val="20"/>
        </w:rPr>
        <w:t>AS-PCR = allele-specific PCR, HRM = high resolution melt.</w:t>
      </w:r>
    </w:p>
    <w:p w:rsidR="00A677EA" w:rsidRPr="00A470B0" w:rsidRDefault="00A677EA" w:rsidP="00D00369">
      <w:pPr>
        <w:rPr>
          <w:szCs w:val="24"/>
          <w:lang w:eastAsia="en-US"/>
        </w:rPr>
      </w:pPr>
    </w:p>
    <w:p w:rsidR="0010027E" w:rsidRPr="00A470B0" w:rsidRDefault="0010027E" w:rsidP="0010027E">
      <w:pPr>
        <w:rPr>
          <w:szCs w:val="24"/>
          <w:lang w:eastAsia="en-US"/>
        </w:rPr>
      </w:pPr>
      <w:r w:rsidRPr="00A470B0">
        <w:rPr>
          <w:szCs w:val="24"/>
          <w:lang w:eastAsia="en-US"/>
        </w:rPr>
        <w:t>Overall allele-specific PCR and high resolution melt methods appear to be more sensitive than DNA sequencing methods in identifying patients with any BRAF V600 mutation (‘base-case 1’ scenario) and patients with a BRAF V600E or V600K mutation (‘DAP base case’ scenario). Of the three studies that investigated the sensitivity and negative predictive values (NPV) of the cobas® test (the evidentiary reference standard), they were lower in the two larger studies, than in the smaller study or than the other small studies involving other allele-specific tests. This is due to the inability of the test to detect all BRAF V600 mutations and the increased likelihood of these mutations being present in a larger study population.</w:t>
      </w:r>
    </w:p>
    <w:p w:rsidR="0010027E" w:rsidRPr="00A470B0" w:rsidRDefault="0010027E" w:rsidP="0010027E">
      <w:pPr>
        <w:rPr>
          <w:szCs w:val="24"/>
          <w:lang w:eastAsia="en-US"/>
        </w:rPr>
      </w:pPr>
    </w:p>
    <w:p w:rsidR="0010027E" w:rsidRPr="00A470B0" w:rsidRDefault="0010027E" w:rsidP="0010027E">
      <w:pPr>
        <w:rPr>
          <w:szCs w:val="24"/>
          <w:lang w:eastAsia="en-US"/>
        </w:rPr>
      </w:pPr>
      <w:r w:rsidRPr="00A470B0">
        <w:rPr>
          <w:szCs w:val="24"/>
          <w:lang w:eastAsia="en-US"/>
        </w:rPr>
        <w:t xml:space="preserve">The false negative rates were low (less than 3%) in all except two studies comparing the cobas® test and DNA sequencing with confirmatory pyrosequencing (Halait et al., 2012 and Rueschoff et al., 2011). The median false negative rate of 4.9% (range 2.9-10.4%) for all studies reporting the detection of all V600 mutations by allele specific PCR test results was due to the inability of these tests to detect all V600K, V600D alternate V600E and other rare V600 mutations. The false negative rates of 2.5% and 11.4% for the two studies reporting the detection of all V600 mutations by DNA sequencing was primarily due to its inability to detect V600 mutations in tissue samples with &lt;25% of cells containing BRAF mutations. The false negative rate for detection of V600E or V600K mutations varied between studies from </w:t>
      </w:r>
      <w:r w:rsidRPr="00A470B0">
        <w:rPr>
          <w:szCs w:val="24"/>
          <w:lang w:eastAsia="en-US"/>
        </w:rPr>
        <w:lastRenderedPageBreak/>
        <w:t xml:space="preserve">0% to 9.5% for allele-specific PCR methods; the number of false negatives depends on the number of V600K or alternate V600E mutations present in the sample population. Whereas all samples with V600E or V600K mutations were detected in the smaller studies, the two larger studies had 4.2% and 9.5% false negative rates (Halait et al., 2012 and Rueschoff et al., 2011). The false negative rates for the detection of V600E or V600K mutations by DNA sequencing ranged from 0% to 10.9%, this rate is dependent on the tumour sample quality. Thus, it is possible that one patient out of every ten to twenty who have metastatic melanoma containing a BRAF V600 mutation will miss out on potentially beneficial treatment with vemurafenib due to an inaccurate test result if it is assumed that vemurafenib is effective in patients who have a BRAF mutation on cobas testing but not on DNA sequencing. </w:t>
      </w:r>
    </w:p>
    <w:p w:rsidR="0010027E" w:rsidRPr="00A470B0" w:rsidRDefault="0010027E" w:rsidP="0010027E">
      <w:pPr>
        <w:rPr>
          <w:szCs w:val="24"/>
          <w:lang w:eastAsia="en-US"/>
        </w:rPr>
      </w:pPr>
    </w:p>
    <w:p w:rsidR="0010027E" w:rsidRPr="00A470B0" w:rsidRDefault="0010027E" w:rsidP="0010027E">
      <w:pPr>
        <w:rPr>
          <w:szCs w:val="24"/>
          <w:lang w:eastAsia="en-US"/>
        </w:rPr>
      </w:pPr>
      <w:r w:rsidRPr="00A470B0">
        <w:rPr>
          <w:szCs w:val="24"/>
          <w:lang w:eastAsia="en-US"/>
        </w:rPr>
        <w:t>The false positive rates were very low, less than 3.5% in all except two studies (Miller et al., 2004 and Willmore-Payne et al., 2005). In both of these studies mutations were detected by the test methods (allele-specific PCR and high resolution melt analysis)</w:t>
      </w:r>
      <w:r w:rsidR="00542FF5" w:rsidRPr="00A470B0">
        <w:rPr>
          <w:szCs w:val="24"/>
          <w:lang w:eastAsia="en-US"/>
        </w:rPr>
        <w:t>,</w:t>
      </w:r>
      <w:r w:rsidRPr="00A470B0">
        <w:rPr>
          <w:szCs w:val="24"/>
          <w:lang w:eastAsia="en-US"/>
        </w:rPr>
        <w:t xml:space="preserve"> but not by the less sensitive DNA sequencing method. Thus, it is likely that a proportion of the cells in these false positive samples actually have a BRAF V600 mutation. In the remaining studies, few patients would be wrongly assigned, and the higher prevalence rates seen in these studies would have little impact on the positive predictive value in the Australian context. Nevertheless, the false positive rates indicate that up to four in every 100 patients that do not have BRAF V600 mutations will wrongly receive vemurafenib treatment and could have serious side-effects. Up to two out of every 100 that receive a positive result using an allele-specific test and three out of every 100 that receive a positive result with DNA sequencing will actually have BRAF wild type melanoma.</w:t>
      </w:r>
    </w:p>
    <w:p w:rsidR="0010027E" w:rsidRPr="00A470B0" w:rsidRDefault="0010027E" w:rsidP="0010027E">
      <w:pPr>
        <w:rPr>
          <w:szCs w:val="24"/>
          <w:lang w:eastAsia="en-US"/>
        </w:rPr>
      </w:pPr>
    </w:p>
    <w:p w:rsidR="0010027E" w:rsidRPr="00A470B0" w:rsidRDefault="0010027E" w:rsidP="0010027E">
      <w:pPr>
        <w:rPr>
          <w:szCs w:val="24"/>
          <w:lang w:eastAsia="en-US"/>
        </w:rPr>
      </w:pPr>
      <w:r w:rsidRPr="00A470B0">
        <w:rPr>
          <w:szCs w:val="24"/>
          <w:lang w:eastAsia="en-US"/>
        </w:rPr>
        <w:t>The submission states that most of the allele-specific PCR based methods are more sensitive than Sanger (DNA) sequencing in detecting the presence of cells containing BRAF V600 mutations in poor quality samples. Consequently, it recommends that for tumours with &lt;25% tumour cell content an enrichment method (such as microdissection) or a more sensitive analytical method (e.g. allele specific PCR) should be used. This is reasonable. However, the recently reported heterogeneity of BRAF V600 mutation status among melanoma cells within a single tumour, also raises questions about test sensitivity. The more sensitive a BRAF V600 test is, the more likely it will positively identify tumours with low levels of cells with BRAF V600 mutations. However, it has not yet been determined whether there is a threshold ratio of BRAF V600 mutation to BRAF wild type melanoma cells that would predict a clinical response to targeted treatment (i.e. vemurafenib). Furthermore, as only 64.9% of BRAF V600K mutations were detected when using the cobas® test, at least one additional Australian patient in every hundred will receive a false negative result due to the increased prevalence of the BRAF V600K mutation in Australia compared with Europe and North America.</w:t>
      </w:r>
    </w:p>
    <w:p w:rsidR="0010027E" w:rsidRPr="00A470B0" w:rsidRDefault="0010027E" w:rsidP="00D00369">
      <w:pPr>
        <w:rPr>
          <w:szCs w:val="24"/>
          <w:lang w:eastAsia="en-US"/>
        </w:rPr>
      </w:pPr>
    </w:p>
    <w:p w:rsidR="00D00369" w:rsidRPr="00A470B0" w:rsidRDefault="00542FF5" w:rsidP="00D00369">
      <w:pPr>
        <w:rPr>
          <w:szCs w:val="24"/>
          <w:lang w:eastAsia="en-US"/>
        </w:rPr>
      </w:pPr>
      <w:r w:rsidRPr="00A470B0">
        <w:rPr>
          <w:szCs w:val="24"/>
          <w:lang w:eastAsia="en-US"/>
        </w:rPr>
        <w:t xml:space="preserve">Overall, MSAC </w:t>
      </w:r>
      <w:r w:rsidR="00D00369" w:rsidRPr="00A470B0">
        <w:rPr>
          <w:szCs w:val="24"/>
          <w:lang w:eastAsia="en-US"/>
        </w:rPr>
        <w:t>concluded that the test concordance data, and the test analytical validity data against the constructed reference standard (of Sanger sequencing with confirmatory pyrosequencing) suggests likely low levels of false positive and false negative test results from a</w:t>
      </w:r>
      <w:r w:rsidR="001A006B" w:rsidRPr="00A470B0">
        <w:rPr>
          <w:szCs w:val="24"/>
          <w:lang w:eastAsia="en-US"/>
        </w:rPr>
        <w:t>cross the likely test options.</w:t>
      </w:r>
    </w:p>
    <w:p w:rsidR="00D00369" w:rsidRPr="00A470B0" w:rsidRDefault="00D00369" w:rsidP="00D00369">
      <w:pPr>
        <w:rPr>
          <w:szCs w:val="24"/>
          <w:lang w:eastAsia="en-US"/>
        </w:rPr>
      </w:pPr>
    </w:p>
    <w:p w:rsidR="00D00369" w:rsidRPr="00A470B0" w:rsidRDefault="00D00369" w:rsidP="00D00369">
      <w:pPr>
        <w:rPr>
          <w:szCs w:val="24"/>
          <w:lang w:eastAsia="en-US"/>
        </w:rPr>
      </w:pPr>
      <w:r w:rsidRPr="00A470B0">
        <w:rPr>
          <w:szCs w:val="24"/>
          <w:lang w:eastAsia="en-US"/>
        </w:rPr>
        <w:t>For allele specific PCR and Sanger sequencing, MSAC noted estimates of 90% and 98% sensitivity, 99% and 97% specificity, 99% and 98% positive predictive value and 85% and 96% negative predictive value, respectively, were ca</w:t>
      </w:r>
      <w:r w:rsidR="001A006B" w:rsidRPr="00A470B0">
        <w:rPr>
          <w:szCs w:val="24"/>
          <w:lang w:eastAsia="en-US"/>
        </w:rPr>
        <w:t>lculated from the BRIM3 trial.</w:t>
      </w:r>
      <w:r w:rsidRPr="00A470B0">
        <w:rPr>
          <w:szCs w:val="24"/>
          <w:lang w:eastAsia="en-US"/>
        </w:rPr>
        <w:cr/>
      </w:r>
    </w:p>
    <w:p w:rsidR="00D00369" w:rsidRPr="00A470B0" w:rsidRDefault="00D00369" w:rsidP="00D00369">
      <w:pPr>
        <w:rPr>
          <w:szCs w:val="24"/>
          <w:lang w:eastAsia="en-US"/>
        </w:rPr>
      </w:pPr>
      <w:r w:rsidRPr="00A470B0">
        <w:rPr>
          <w:szCs w:val="24"/>
          <w:lang w:eastAsia="en-US"/>
        </w:rPr>
        <w:t xml:space="preserve">MSAC also noted that these estimates are generally consistent with the results of other published studies.  MSAC noted that the low prevalence of the other V600 subtypes explains </w:t>
      </w:r>
      <w:r w:rsidRPr="00A470B0">
        <w:rPr>
          <w:szCs w:val="24"/>
          <w:lang w:eastAsia="en-US"/>
        </w:rPr>
        <w:lastRenderedPageBreak/>
        <w:t>why it is difficult to discern the difference between their inclusion and exclusion on comparative analytical performance.</w:t>
      </w:r>
    </w:p>
    <w:p w:rsidR="00D00369" w:rsidRPr="00A470B0" w:rsidRDefault="00D00369" w:rsidP="00D00369">
      <w:pPr>
        <w:rPr>
          <w:szCs w:val="24"/>
          <w:lang w:eastAsia="en-US"/>
        </w:rPr>
      </w:pPr>
    </w:p>
    <w:p w:rsidR="00D00369" w:rsidRPr="00A470B0" w:rsidRDefault="00D00369" w:rsidP="00D00369">
      <w:pPr>
        <w:rPr>
          <w:szCs w:val="24"/>
          <w:lang w:eastAsia="en-US"/>
        </w:rPr>
      </w:pPr>
      <w:r w:rsidRPr="00A470B0">
        <w:rPr>
          <w:szCs w:val="24"/>
          <w:lang w:eastAsia="en-US"/>
        </w:rPr>
        <w:t>MSAC accepted the interpretation of these data that up to 2% positive allele specific PCR test results and up to 3% positive Sanger sequencing results will have wild type melanoma and would receive vemurafenib to no benefit and the possibility of accelerated disease progression. However, MSAC considered that the lack of very effective alternatives means that the clinical and cost-effectiveness consequences of misallocation of treatment due to false positive test results are otherwise limited.  The higher false negative rate means that one patient out of every ten to twenty patients with a test negative result will have a BRAF mutation and would not receive potentially beneficial treatment with vemurafenib.</w:t>
      </w:r>
    </w:p>
    <w:p w:rsidR="00D00369" w:rsidRPr="00A470B0" w:rsidRDefault="00D00369" w:rsidP="00D00369">
      <w:pPr>
        <w:rPr>
          <w:szCs w:val="24"/>
          <w:lang w:eastAsia="en-US"/>
        </w:rPr>
      </w:pPr>
    </w:p>
    <w:p w:rsidR="00146C2C" w:rsidRPr="00A470B0" w:rsidRDefault="00D00369" w:rsidP="00D00369">
      <w:r w:rsidRPr="00A470B0">
        <w:rPr>
          <w:szCs w:val="24"/>
          <w:lang w:eastAsia="en-US"/>
        </w:rPr>
        <w:t>MSAC was also reassured that pre-analytical processes such as formalin-fixed, paraffin embedded tissue and other aspects of the quality assurance program from the RCPA were well standardised which reduces the rate of discordant results in practice.</w:t>
      </w:r>
    </w:p>
    <w:p w:rsidR="00F92C65" w:rsidRPr="00A470B0" w:rsidRDefault="00F92C65" w:rsidP="00DB2359">
      <w:pPr>
        <w:tabs>
          <w:tab w:val="left" w:pos="1140"/>
        </w:tabs>
      </w:pPr>
    </w:p>
    <w:p w:rsidR="00D00369" w:rsidRPr="00A470B0" w:rsidRDefault="00542FF5" w:rsidP="00DB2359">
      <w:pPr>
        <w:tabs>
          <w:tab w:val="left" w:pos="1140"/>
        </w:tabs>
      </w:pPr>
      <w:r w:rsidRPr="00A470B0">
        <w:t xml:space="preserve">MSAC noted the overall integrated submission addressed comparative effectiveness as mediated through vemurafenib in patients testing positive for BRAF, and that this was the subject of </w:t>
      </w:r>
      <w:r w:rsidR="00BD5017" w:rsidRPr="00A470B0">
        <w:t xml:space="preserve">PBAC </w:t>
      </w:r>
      <w:r w:rsidRPr="00A470B0">
        <w:t>consideration.</w:t>
      </w:r>
    </w:p>
    <w:p w:rsidR="00D00369" w:rsidRPr="00A470B0" w:rsidRDefault="00D00369" w:rsidP="00DB2359">
      <w:pPr>
        <w:tabs>
          <w:tab w:val="left" w:pos="1140"/>
        </w:tabs>
      </w:pPr>
    </w:p>
    <w:p w:rsidR="00DB2359" w:rsidRPr="00A470B0" w:rsidRDefault="00DB2359" w:rsidP="00DB2359">
      <w:pPr>
        <w:tabs>
          <w:tab w:val="left" w:pos="709"/>
        </w:tabs>
        <w:rPr>
          <w:b/>
          <w:szCs w:val="24"/>
        </w:rPr>
      </w:pPr>
      <w:r w:rsidRPr="00A470B0">
        <w:rPr>
          <w:b/>
          <w:szCs w:val="24"/>
        </w:rPr>
        <w:t>11.</w:t>
      </w:r>
      <w:r w:rsidRPr="00A470B0">
        <w:rPr>
          <w:b/>
          <w:szCs w:val="24"/>
        </w:rPr>
        <w:tab/>
      </w:r>
      <w:r w:rsidR="004C0DCE" w:rsidRPr="00A470B0">
        <w:rPr>
          <w:b/>
          <w:szCs w:val="24"/>
        </w:rPr>
        <w:t>Economic evaluation</w:t>
      </w:r>
    </w:p>
    <w:p w:rsidR="00DB2359" w:rsidRPr="00A470B0" w:rsidRDefault="00F92C65" w:rsidP="00DB2359">
      <w:pPr>
        <w:tabs>
          <w:tab w:val="left" w:pos="709"/>
        </w:tabs>
        <w:rPr>
          <w:szCs w:val="24"/>
          <w:lang w:eastAsia="en-US"/>
        </w:rPr>
      </w:pPr>
      <w:r w:rsidRPr="00A470B0">
        <w:rPr>
          <w:szCs w:val="24"/>
          <w:lang w:eastAsia="en-US"/>
        </w:rPr>
        <w:t>MSAC noted that the proposed MBS fee per test ranged between $285 and $325, and potentially wider use of cheaper PCR-based testing may explain why these amounts are greater than the current fee for KRAS testing whic</w:t>
      </w:r>
      <w:r w:rsidR="00542FF5" w:rsidRPr="00A470B0">
        <w:rPr>
          <w:szCs w:val="24"/>
          <w:lang w:eastAsia="en-US"/>
        </w:rPr>
        <w:t>h is suggested as a benchmark.</w:t>
      </w:r>
    </w:p>
    <w:p w:rsidR="00542FF5" w:rsidRPr="00A470B0" w:rsidRDefault="00542FF5" w:rsidP="00DB2359">
      <w:pPr>
        <w:tabs>
          <w:tab w:val="left" w:pos="709"/>
        </w:tabs>
        <w:rPr>
          <w:szCs w:val="24"/>
          <w:lang w:eastAsia="en-US"/>
        </w:rPr>
      </w:pPr>
    </w:p>
    <w:p w:rsidR="00542FF5" w:rsidRPr="00A470B0" w:rsidRDefault="00542FF5" w:rsidP="00542FF5">
      <w:pPr>
        <w:tabs>
          <w:tab w:val="left" w:pos="1140"/>
        </w:tabs>
      </w:pPr>
      <w:r w:rsidRPr="00A470B0">
        <w:t>MSAC noted the overall integrated submission addressed comparative cost-effectiveness as mediated through vemurafenib in patients testing positive for BRAF, and that this was the subject of PBAC consideration.</w:t>
      </w:r>
    </w:p>
    <w:p w:rsidR="00BD5017" w:rsidRPr="00A470B0" w:rsidRDefault="00BD5017" w:rsidP="00542FF5">
      <w:pPr>
        <w:tabs>
          <w:tab w:val="left" w:pos="1140"/>
        </w:tabs>
      </w:pPr>
    </w:p>
    <w:p w:rsidR="00937076" w:rsidRPr="00A470B0" w:rsidRDefault="00FF05DA" w:rsidP="00DB2359">
      <w:pPr>
        <w:tabs>
          <w:tab w:val="left" w:pos="709"/>
        </w:tabs>
        <w:rPr>
          <w:b/>
          <w:szCs w:val="24"/>
        </w:rPr>
      </w:pPr>
      <w:r w:rsidRPr="00A470B0">
        <w:rPr>
          <w:b/>
          <w:szCs w:val="24"/>
        </w:rPr>
        <w:t>1</w:t>
      </w:r>
      <w:r w:rsidR="009140DF" w:rsidRPr="00A470B0">
        <w:rPr>
          <w:b/>
          <w:szCs w:val="24"/>
        </w:rPr>
        <w:t>2</w:t>
      </w:r>
      <w:r w:rsidRPr="00A470B0">
        <w:rPr>
          <w:b/>
          <w:szCs w:val="24"/>
        </w:rPr>
        <w:t>.</w:t>
      </w:r>
      <w:r w:rsidR="00DB2359" w:rsidRPr="00A470B0">
        <w:rPr>
          <w:b/>
          <w:szCs w:val="24"/>
        </w:rPr>
        <w:tab/>
      </w:r>
      <w:r w:rsidR="0095175A" w:rsidRPr="00A470B0">
        <w:rPr>
          <w:b/>
          <w:szCs w:val="24"/>
        </w:rPr>
        <w:t>Financial/budgetary impacts</w:t>
      </w:r>
    </w:p>
    <w:p w:rsidR="00ED4FB8" w:rsidRPr="00A470B0" w:rsidRDefault="00ED4FB8" w:rsidP="00ED4FB8">
      <w:pPr>
        <w:rPr>
          <w:szCs w:val="24"/>
          <w:lang w:eastAsia="en-US"/>
        </w:rPr>
      </w:pPr>
      <w:r w:rsidRPr="00A470B0">
        <w:rPr>
          <w:szCs w:val="24"/>
          <w:lang w:eastAsia="en-US"/>
        </w:rPr>
        <w:t>MSAC recalled that pathology is generally associated with high bulk billing rates, suggesting that out-of-pocket payments and Extended Medicare Safety Net consequences would be small.</w:t>
      </w:r>
    </w:p>
    <w:p w:rsidR="00102D52" w:rsidRPr="00A470B0" w:rsidRDefault="00102D52" w:rsidP="00DB2359"/>
    <w:p w:rsidR="00F24DE1" w:rsidRPr="00A470B0" w:rsidRDefault="009140DF" w:rsidP="00DB2359">
      <w:pPr>
        <w:tabs>
          <w:tab w:val="left" w:pos="720"/>
          <w:tab w:val="left" w:pos="1140"/>
        </w:tabs>
        <w:rPr>
          <w:szCs w:val="24"/>
        </w:rPr>
      </w:pPr>
      <w:r w:rsidRPr="00A470B0">
        <w:rPr>
          <w:b/>
          <w:szCs w:val="24"/>
        </w:rPr>
        <w:t>13.</w:t>
      </w:r>
      <w:r w:rsidRPr="00A470B0">
        <w:rPr>
          <w:b/>
          <w:szCs w:val="24"/>
        </w:rPr>
        <w:tab/>
      </w:r>
      <w:r w:rsidR="00A15C4A" w:rsidRPr="00A470B0">
        <w:rPr>
          <w:b/>
          <w:szCs w:val="24"/>
        </w:rPr>
        <w:t>Key Issues for MSAC</w:t>
      </w:r>
      <w:r w:rsidR="00AE503E" w:rsidRPr="00A470B0">
        <w:rPr>
          <w:b/>
          <w:szCs w:val="24"/>
        </w:rPr>
        <w:br/>
      </w:r>
      <w:r w:rsidR="00391289" w:rsidRPr="00A470B0">
        <w:rPr>
          <w:szCs w:val="24"/>
        </w:rPr>
        <w:t>MSAC noted that the following matters were referred by the July 2012 PBAC meeting:</w:t>
      </w:r>
    </w:p>
    <w:p w:rsidR="00391289" w:rsidRPr="00A470B0" w:rsidRDefault="00391289" w:rsidP="00391289">
      <w:pPr>
        <w:numPr>
          <w:ilvl w:val="1"/>
          <w:numId w:val="7"/>
        </w:numPr>
        <w:tabs>
          <w:tab w:val="clear" w:pos="1440"/>
          <w:tab w:val="num" w:pos="567"/>
        </w:tabs>
        <w:ind w:left="567" w:hanging="283"/>
        <w:rPr>
          <w:szCs w:val="24"/>
        </w:rPr>
      </w:pPr>
      <w:r w:rsidRPr="00A470B0">
        <w:rPr>
          <w:szCs w:val="24"/>
        </w:rPr>
        <w:t>the disease stage at which subsidised testing should occur</w:t>
      </w:r>
    </w:p>
    <w:p w:rsidR="00391289" w:rsidRPr="00A470B0" w:rsidRDefault="00391289" w:rsidP="00391289">
      <w:pPr>
        <w:numPr>
          <w:ilvl w:val="1"/>
          <w:numId w:val="7"/>
        </w:numPr>
        <w:tabs>
          <w:tab w:val="clear" w:pos="1440"/>
          <w:tab w:val="num" w:pos="567"/>
        </w:tabs>
        <w:ind w:left="567" w:hanging="283"/>
        <w:rPr>
          <w:szCs w:val="24"/>
        </w:rPr>
      </w:pPr>
      <w:r w:rsidRPr="00A470B0">
        <w:rPr>
          <w:szCs w:val="24"/>
        </w:rPr>
        <w:t>the total number of tests</w:t>
      </w:r>
    </w:p>
    <w:p w:rsidR="00391289" w:rsidRPr="00A470B0" w:rsidRDefault="00391289" w:rsidP="00391289">
      <w:pPr>
        <w:numPr>
          <w:ilvl w:val="1"/>
          <w:numId w:val="7"/>
        </w:numPr>
        <w:tabs>
          <w:tab w:val="clear" w:pos="1440"/>
          <w:tab w:val="num" w:pos="567"/>
        </w:tabs>
        <w:ind w:left="567" w:hanging="283"/>
        <w:rPr>
          <w:szCs w:val="24"/>
        </w:rPr>
      </w:pPr>
      <w:r w:rsidRPr="00A470B0">
        <w:rPr>
          <w:szCs w:val="24"/>
        </w:rPr>
        <w:t>the number of tests per patient reflecting the frequency of repeat testing</w:t>
      </w:r>
    </w:p>
    <w:p w:rsidR="00391289" w:rsidRPr="00A470B0" w:rsidRDefault="00391289" w:rsidP="00391289">
      <w:pPr>
        <w:numPr>
          <w:ilvl w:val="1"/>
          <w:numId w:val="7"/>
        </w:numPr>
        <w:tabs>
          <w:tab w:val="clear" w:pos="1440"/>
          <w:tab w:val="num" w:pos="567"/>
        </w:tabs>
        <w:ind w:left="567" w:hanging="283"/>
        <w:rPr>
          <w:szCs w:val="24"/>
        </w:rPr>
      </w:pPr>
      <w:r w:rsidRPr="00A470B0">
        <w:rPr>
          <w:szCs w:val="24"/>
        </w:rPr>
        <w:t xml:space="preserve">the costs of testing per patient treated with vemurafenib, and </w:t>
      </w:r>
    </w:p>
    <w:p w:rsidR="00391289" w:rsidRPr="00A470B0" w:rsidRDefault="00391289" w:rsidP="00391289">
      <w:pPr>
        <w:numPr>
          <w:ilvl w:val="1"/>
          <w:numId w:val="7"/>
        </w:numPr>
        <w:tabs>
          <w:tab w:val="clear" w:pos="1440"/>
          <w:tab w:val="num" w:pos="567"/>
        </w:tabs>
        <w:ind w:left="567" w:hanging="283"/>
        <w:rPr>
          <w:szCs w:val="24"/>
        </w:rPr>
      </w:pPr>
      <w:r w:rsidRPr="00A470B0">
        <w:rPr>
          <w:szCs w:val="24"/>
        </w:rPr>
        <w:t>the cost of testing for resistance.</w:t>
      </w:r>
    </w:p>
    <w:p w:rsidR="00391289" w:rsidRPr="00A470B0" w:rsidRDefault="00391289" w:rsidP="00391289">
      <w:pPr>
        <w:rPr>
          <w:szCs w:val="24"/>
        </w:rPr>
      </w:pPr>
      <w:r w:rsidRPr="00A470B0">
        <w:rPr>
          <w:szCs w:val="24"/>
        </w:rPr>
        <w:t>PBAC had noted that the advice from MSAC on these issues would be important to reduce overall uncertainty.  In addition, the prevalence of BRAF mutations in melanoma patients in Australia may be particularly important given the relatively high prevalence of melanoma in Australia compared to other countries.</w:t>
      </w:r>
    </w:p>
    <w:p w:rsidR="00146C2C" w:rsidRPr="00A470B0" w:rsidRDefault="00146C2C" w:rsidP="00DB2359">
      <w:pPr>
        <w:tabs>
          <w:tab w:val="left" w:pos="720"/>
          <w:tab w:val="left" w:pos="1140"/>
        </w:tabs>
        <w:rPr>
          <w:szCs w:val="24"/>
        </w:rPr>
      </w:pPr>
    </w:p>
    <w:p w:rsidR="000457BF" w:rsidRPr="00A470B0" w:rsidRDefault="004C0DCE" w:rsidP="00DB2359">
      <w:pPr>
        <w:tabs>
          <w:tab w:val="left" w:pos="720"/>
          <w:tab w:val="left" w:pos="1140"/>
        </w:tabs>
        <w:rPr>
          <w:b/>
          <w:szCs w:val="24"/>
        </w:rPr>
      </w:pPr>
      <w:r w:rsidRPr="00A470B0">
        <w:rPr>
          <w:b/>
          <w:szCs w:val="24"/>
        </w:rPr>
        <w:t>1</w:t>
      </w:r>
      <w:r w:rsidR="009140DF" w:rsidRPr="00A470B0">
        <w:rPr>
          <w:b/>
          <w:szCs w:val="24"/>
        </w:rPr>
        <w:t>4</w:t>
      </w:r>
      <w:r w:rsidRPr="00A470B0">
        <w:rPr>
          <w:b/>
          <w:szCs w:val="24"/>
        </w:rPr>
        <w:t>.</w:t>
      </w:r>
      <w:r w:rsidRPr="00A470B0">
        <w:rPr>
          <w:b/>
          <w:szCs w:val="24"/>
        </w:rPr>
        <w:tab/>
        <w:t>Other significant factors</w:t>
      </w:r>
    </w:p>
    <w:p w:rsidR="000457BF" w:rsidRPr="00A470B0" w:rsidRDefault="00391289" w:rsidP="00DB2359">
      <w:r w:rsidRPr="00A470B0">
        <w:t xml:space="preserve">MSAC noted that this integrated application had been processed under pilot arrangements for co-dependent health technologies involving testing strategies to be considered for MBS listing by MSAC and medicines to be considered for PBS listing by PBAC.  </w:t>
      </w:r>
      <w:r w:rsidR="005C63D7" w:rsidRPr="00A470B0">
        <w:t xml:space="preserve">The committee </w:t>
      </w:r>
      <w:r w:rsidRPr="00A470B0">
        <w:t xml:space="preserve">acknowledged the efforts undertaken to date to assist </w:t>
      </w:r>
      <w:r w:rsidR="005C63D7" w:rsidRPr="00A470B0">
        <w:t xml:space="preserve">it </w:t>
      </w:r>
      <w:r w:rsidRPr="00A470B0">
        <w:t>and PBAC undertake a coordinated assessment of th</w:t>
      </w:r>
      <w:r w:rsidR="005C63D7" w:rsidRPr="00A470B0">
        <w:t>is</w:t>
      </w:r>
      <w:r w:rsidRPr="00A470B0">
        <w:t xml:space="preserve"> </w:t>
      </w:r>
      <w:r w:rsidR="005C63D7" w:rsidRPr="00A470B0">
        <w:t xml:space="preserve">particular </w:t>
      </w:r>
      <w:r w:rsidRPr="00A470B0">
        <w:t xml:space="preserve">co-dependent package.  </w:t>
      </w:r>
      <w:r w:rsidR="005C63D7" w:rsidRPr="00A470B0">
        <w:t xml:space="preserve">As prior experience has been limited, </w:t>
      </w:r>
      <w:r w:rsidR="005C63D7" w:rsidRPr="00A470B0">
        <w:lastRenderedPageBreak/>
        <w:t xml:space="preserve">MSAC considered that its adoption of a structured approach to considering the test component of the co-dependent package would be useful for future applicants </w:t>
      </w:r>
    </w:p>
    <w:p w:rsidR="00146C2C" w:rsidRPr="00A470B0" w:rsidRDefault="00146C2C" w:rsidP="00DB2359"/>
    <w:p w:rsidR="00723976" w:rsidRPr="00A470B0" w:rsidRDefault="006F0F76" w:rsidP="00DB2359">
      <w:pPr>
        <w:tabs>
          <w:tab w:val="left" w:pos="720"/>
          <w:tab w:val="left" w:pos="1140"/>
        </w:tabs>
        <w:rPr>
          <w:b/>
          <w:szCs w:val="24"/>
        </w:rPr>
      </w:pPr>
      <w:r w:rsidRPr="00A470B0">
        <w:rPr>
          <w:b/>
          <w:szCs w:val="24"/>
        </w:rPr>
        <w:t>1</w:t>
      </w:r>
      <w:r w:rsidR="009140DF" w:rsidRPr="00A470B0">
        <w:rPr>
          <w:b/>
          <w:szCs w:val="24"/>
        </w:rPr>
        <w:t>5</w:t>
      </w:r>
      <w:r w:rsidR="00937076" w:rsidRPr="00A470B0">
        <w:rPr>
          <w:b/>
          <w:szCs w:val="24"/>
        </w:rPr>
        <w:t>.</w:t>
      </w:r>
      <w:r w:rsidR="00937076" w:rsidRPr="00A470B0">
        <w:rPr>
          <w:b/>
          <w:szCs w:val="24"/>
        </w:rPr>
        <w:tab/>
        <w:t>Summary of consideration and rationale for MSAC’s advice</w:t>
      </w:r>
    </w:p>
    <w:p w:rsidR="00ED4FB8" w:rsidRPr="00A470B0" w:rsidRDefault="00ED4FB8" w:rsidP="00ED4FB8">
      <w:pPr>
        <w:rPr>
          <w:szCs w:val="24"/>
          <w:lang w:eastAsia="en-US"/>
        </w:rPr>
      </w:pPr>
      <w:r w:rsidRPr="00A470B0">
        <w:rPr>
          <w:szCs w:val="24"/>
          <w:lang w:eastAsia="en-US"/>
        </w:rPr>
        <w:t>MSAC noted that the submission defined a different population of patients with cutaneous melanoma for BRAF testing than the base case defined in the Decision Analytic Protocol (DAP) finalised by PASC, by including any BRAF V600 mutation in the definition of the biomarker and by proposing to test only when patients were in unresectable Stage IIIC or Stage IV metastatic cutaneous melanoma.  The submission’s proposed definition more closely reflected the characteristics of the testing and the participants in the key randomised trial for the co-dependent vemurafenib therapy (BRIM3).</w:t>
      </w:r>
    </w:p>
    <w:p w:rsidR="00ED4FB8" w:rsidRPr="00A470B0" w:rsidRDefault="00ED4FB8" w:rsidP="00ED4FB8">
      <w:pPr>
        <w:rPr>
          <w:i/>
          <w:szCs w:val="24"/>
          <w:lang w:eastAsia="en-US"/>
        </w:rPr>
      </w:pPr>
    </w:p>
    <w:p w:rsidR="00ED4FB8" w:rsidRPr="00A470B0" w:rsidRDefault="00ED4FB8" w:rsidP="00ED4FB8">
      <w:pPr>
        <w:rPr>
          <w:i/>
          <w:szCs w:val="24"/>
          <w:lang w:eastAsia="en-US"/>
        </w:rPr>
      </w:pPr>
      <w:r w:rsidRPr="00A470B0">
        <w:rPr>
          <w:szCs w:val="24"/>
          <w:lang w:eastAsia="en-US"/>
        </w:rPr>
        <w:t>MSAC discussed whether the definition of the biomarker should be limited to V600E mutations (as prespecified for BRIM3), to V600E or V600K mutations (noting that BRIM3 also randomised participants with V600K mutations – because the Cobas 4800 assay used in BRIM3 has some cross reactivity with V600K – and reported results for this subgroup), or to any V600 mutation.  MSAC noted that the limited prevalence data available suggests that V600K may be more prevalent in Australia than in BRIM3 and that this might be explained by the exclusion of patients with brain metastases from BRIM3 and the greater rate of melanoma associated with sun exposure in Australia.</w:t>
      </w:r>
    </w:p>
    <w:p w:rsidR="00ED4FB8" w:rsidRPr="00A470B0" w:rsidRDefault="00ED4FB8" w:rsidP="00ED4FB8">
      <w:pPr>
        <w:rPr>
          <w:szCs w:val="24"/>
          <w:lang w:eastAsia="en-US"/>
        </w:rPr>
      </w:pPr>
    </w:p>
    <w:p w:rsidR="00ED4FB8" w:rsidRPr="00A470B0" w:rsidRDefault="00ED4FB8" w:rsidP="00ED4FB8">
      <w:pPr>
        <w:rPr>
          <w:szCs w:val="24"/>
          <w:lang w:eastAsia="en-US"/>
        </w:rPr>
      </w:pPr>
      <w:r w:rsidRPr="00A470B0">
        <w:rPr>
          <w:szCs w:val="24"/>
          <w:lang w:eastAsia="en-US"/>
        </w:rPr>
        <w:t xml:space="preserve">In the context of a more general set of issues to be considered when judging the optimal definition of the biomarker as recorded in its deliberations relating to application 1173 (EGFR testing to support first-line erlotinib), MSAC advised that the biomarker be defined simply as “BRAF V600 mutations”.  It based this advice on the non-statistically significant trend towards a greater treatment effect in the exploratory analysis of the 57/675 (8%) participants in BRIM3 with V600K mutations and the rarity of other V600 mutations meaning that evidence of harm or benefit cannot be concluded from the 18/675 (3%) participants in BRIM3 who had neither a V600E nor a V600K mutation.  In the absence of clear clinical utility data for the residual V600 mutation subtypes, MSAC accepted expert advice that there was </w:t>
      </w:r>
      <w:r w:rsidRPr="00A470B0">
        <w:rPr>
          <w:i/>
          <w:szCs w:val="24"/>
          <w:lang w:eastAsia="en-US"/>
        </w:rPr>
        <w:t>in vitro</w:t>
      </w:r>
      <w:r w:rsidRPr="00A470B0">
        <w:rPr>
          <w:szCs w:val="24"/>
          <w:lang w:eastAsia="en-US"/>
        </w:rPr>
        <w:t xml:space="preserve"> data to support a conclusion that the other mutation subtypes also drive melanoma growth, and that a BRAF inhibitor stops this growth.  In addition, MSAC accepted that there was a biological argument that these subtypes all have the same functional consequences and similar three-dimensional structures.</w:t>
      </w:r>
    </w:p>
    <w:p w:rsidR="00ED4FB8" w:rsidRPr="00A470B0" w:rsidRDefault="00ED4FB8" w:rsidP="00ED4FB8">
      <w:pPr>
        <w:rPr>
          <w:szCs w:val="24"/>
          <w:lang w:eastAsia="en-US"/>
        </w:rPr>
      </w:pPr>
    </w:p>
    <w:p w:rsidR="00801A5B" w:rsidRPr="00A470B0" w:rsidRDefault="00ED4FB8" w:rsidP="00ED4FB8">
      <w:pPr>
        <w:rPr>
          <w:szCs w:val="24"/>
          <w:lang w:eastAsia="en-US"/>
        </w:rPr>
      </w:pPr>
      <w:r w:rsidRPr="00A470B0">
        <w:rPr>
          <w:szCs w:val="24"/>
          <w:lang w:eastAsia="en-US"/>
        </w:rPr>
        <w:t>MSAC noted that its advice to define the biomarker broadly as “BRAF V600 mutations” would have consequences for the optimal testing strategy, noting that the proprietary allele specific PCR (Cobas 4800) test used in BRIM3 and preferred in the submission is not designed to detect other V600 mutations.  However, if other testing strategies are adopted in an endeavour to identify other rarer V600 mutations, there would generally be enough resected tissue to avoid having to take a new sample from the patient (although the costs of retrieval – e.g., new slides from the same block or a new block – should be included in the costs of testing and the rate of re-testing per patient for the economic evaluation and to calculate the total number of tests for the financial analyses should be up to 9.4% as reported for Sanger sequencing, noting that the economic evaluation is not sensitive to this).</w:t>
      </w:r>
    </w:p>
    <w:p w:rsidR="00801A5B" w:rsidRPr="00A470B0" w:rsidRDefault="00ED4FB8" w:rsidP="00ED4FB8">
      <w:pPr>
        <w:rPr>
          <w:szCs w:val="24"/>
          <w:lang w:eastAsia="en-US"/>
        </w:rPr>
      </w:pPr>
      <w:r w:rsidRPr="00A470B0">
        <w:rPr>
          <w:szCs w:val="24"/>
          <w:lang w:eastAsia="en-US"/>
        </w:rPr>
        <w:t>MSAC concluded that the test concordance data, and the test analytical validity data against the constructed reference standard (of Sanger sequencing with confirmatory pyrosequencing) suggests likely low levels of false positive and false negative test results from across the likely test options.</w:t>
      </w:r>
    </w:p>
    <w:p w:rsidR="00ED4FB8" w:rsidRPr="00A470B0" w:rsidRDefault="00ED4FB8" w:rsidP="00ED4FB8">
      <w:pPr>
        <w:rPr>
          <w:szCs w:val="24"/>
          <w:lang w:eastAsia="en-US"/>
        </w:rPr>
      </w:pPr>
      <w:r w:rsidRPr="00A470B0">
        <w:rPr>
          <w:szCs w:val="24"/>
          <w:lang w:eastAsia="en-US"/>
        </w:rPr>
        <w:t xml:space="preserve">For allele specific PCR and Sanger sequencing, MSAC noted estimates of 90% and 98% sensitivity, 99% and 97% specificity, 99% and 98% positive predictive value and 85% and 96% negative predictive value, respectively, were calculated from the BRIM3 trial. </w:t>
      </w:r>
    </w:p>
    <w:p w:rsidR="00ED4FB8" w:rsidRPr="00A470B0" w:rsidRDefault="00ED4FB8" w:rsidP="00ED4FB8">
      <w:pPr>
        <w:rPr>
          <w:szCs w:val="24"/>
          <w:lang w:eastAsia="en-US"/>
        </w:rPr>
      </w:pPr>
    </w:p>
    <w:p w:rsidR="00ED4FB8" w:rsidRPr="00A470B0" w:rsidRDefault="00ED4FB8" w:rsidP="00ED4FB8">
      <w:pPr>
        <w:rPr>
          <w:szCs w:val="24"/>
          <w:lang w:eastAsia="en-US"/>
        </w:rPr>
      </w:pPr>
      <w:r w:rsidRPr="00A470B0">
        <w:rPr>
          <w:szCs w:val="24"/>
          <w:lang w:eastAsia="en-US"/>
        </w:rPr>
        <w:t>MSAC also noted that these estimates are generally consistent with the results of other published studies.  MSAC noted that the low prevalence of the other V600 subtypes explains why it is difficult to discern the difference between their inclusion and exclusion on comparative analytical performance.</w:t>
      </w:r>
    </w:p>
    <w:p w:rsidR="00ED4FB8" w:rsidRPr="00A470B0" w:rsidRDefault="00ED4FB8" w:rsidP="00ED4FB8">
      <w:pPr>
        <w:rPr>
          <w:szCs w:val="24"/>
          <w:lang w:eastAsia="en-US"/>
        </w:rPr>
      </w:pPr>
    </w:p>
    <w:p w:rsidR="00ED4FB8" w:rsidRPr="00A470B0" w:rsidRDefault="00ED4FB8" w:rsidP="00ED4FB8">
      <w:pPr>
        <w:rPr>
          <w:szCs w:val="24"/>
          <w:lang w:eastAsia="en-US"/>
        </w:rPr>
      </w:pPr>
      <w:r w:rsidRPr="00A470B0">
        <w:rPr>
          <w:szCs w:val="24"/>
          <w:lang w:eastAsia="en-US"/>
        </w:rPr>
        <w:t>MSAC accepted the interpretation of these data that up to 2% positive allele specific PCR test results and up to 3% positive Sanger sequencing results will have wild type melanoma and would receive vemurafenib to no benefit and the possibility of accelerated disease progression. However, MSAC considered that the lack of very effective alternatives means that the clinical and cost-effectiveness consequences of misallocation of treatment due to false positive test results are otherwise limited.  The higher false negative rate means that one patient out of every ten to twenty patients with a test negative result will have a BRAF mutation and would not receive potentially beneficial treatment with vemurafenib.</w:t>
      </w:r>
    </w:p>
    <w:p w:rsidR="00ED4FB8" w:rsidRPr="00A470B0" w:rsidRDefault="00ED4FB8" w:rsidP="00ED4FB8">
      <w:pPr>
        <w:rPr>
          <w:szCs w:val="24"/>
          <w:lang w:eastAsia="en-US"/>
        </w:rPr>
      </w:pPr>
    </w:p>
    <w:p w:rsidR="00ED4FB8" w:rsidRPr="00A470B0" w:rsidRDefault="00ED4FB8" w:rsidP="00ED4FB8">
      <w:pPr>
        <w:rPr>
          <w:szCs w:val="24"/>
          <w:lang w:eastAsia="en-US"/>
        </w:rPr>
      </w:pPr>
      <w:r w:rsidRPr="00A470B0">
        <w:rPr>
          <w:szCs w:val="24"/>
          <w:lang w:eastAsia="en-US"/>
        </w:rPr>
        <w:t>MSAC was also reassured that pre-analytical processes such as formalin-fixed, paraffin embedded tissue and other aspects of the quality assurance program from the RCPA were well standardised which reduces the rate of discordant results in practice.</w:t>
      </w:r>
    </w:p>
    <w:p w:rsidR="00ED4FB8" w:rsidRPr="00A470B0" w:rsidRDefault="00ED4FB8" w:rsidP="00ED4FB8">
      <w:pPr>
        <w:rPr>
          <w:szCs w:val="24"/>
          <w:lang w:eastAsia="en-US"/>
        </w:rPr>
      </w:pPr>
    </w:p>
    <w:p w:rsidR="00ED4FB8" w:rsidRPr="00A470B0" w:rsidRDefault="00ED4FB8" w:rsidP="00ED4FB8">
      <w:pPr>
        <w:rPr>
          <w:szCs w:val="24"/>
          <w:lang w:eastAsia="en-US"/>
        </w:rPr>
      </w:pPr>
      <w:r w:rsidRPr="00A470B0">
        <w:rPr>
          <w:szCs w:val="24"/>
          <w:lang w:eastAsia="en-US"/>
        </w:rPr>
        <w:t xml:space="preserve">MSAC advised that the best estimate of the prevalence of BRAF V600 mutations for patients with metastatic melanoma in </w:t>
      </w:r>
      <w:smartTag w:uri="urn:schemas-microsoft-com:office:smarttags" w:element="country-region">
        <w:smartTag w:uri="urn:schemas-microsoft-com:office:smarttags" w:element="place">
          <w:r w:rsidRPr="00A470B0">
            <w:rPr>
              <w:szCs w:val="24"/>
              <w:lang w:eastAsia="en-US"/>
            </w:rPr>
            <w:t>Australia</w:t>
          </w:r>
        </w:smartTag>
      </w:smartTag>
      <w:r w:rsidRPr="00A470B0">
        <w:rPr>
          <w:szCs w:val="24"/>
          <w:lang w:eastAsia="en-US"/>
        </w:rPr>
        <w:t xml:space="preserve"> is 45.8% (range 43.3% to 48.2%) based on two studies totalling 227 patients as reported in Table A (O).11.4 of the submission.  MSAC considered that the lower prevalence of BRAF mutations in sun-exposed melanoma, and the greater incidence of sun-exposed melanoma in Australia compared with other countries, explained the lower prevalence of BRAF V600 mutations in Australian melanoma compared with prevalence estimates worldwide and in the BRIM3 trial.</w:t>
      </w:r>
    </w:p>
    <w:p w:rsidR="00ED4FB8" w:rsidRPr="00A470B0" w:rsidRDefault="00ED4FB8" w:rsidP="00ED4FB8">
      <w:pPr>
        <w:rPr>
          <w:szCs w:val="24"/>
          <w:lang w:eastAsia="en-US"/>
        </w:rPr>
      </w:pPr>
    </w:p>
    <w:p w:rsidR="00ED4FB8" w:rsidRPr="00A470B0" w:rsidRDefault="00ED4FB8" w:rsidP="00ED4FB8">
      <w:pPr>
        <w:rPr>
          <w:szCs w:val="24"/>
          <w:lang w:eastAsia="en-US"/>
        </w:rPr>
      </w:pPr>
      <w:r w:rsidRPr="00A470B0">
        <w:rPr>
          <w:szCs w:val="24"/>
          <w:lang w:eastAsia="en-US"/>
        </w:rPr>
        <w:t>MSAC considered that only testing patients with unresected Stage IIIC or Stage IV metastatic melanoma would have the advantage of lowering the number and costs of patients who would need to be tested per patient treated, and the total number and costs of extra tests, because some patients tested at an earlier stage may not progress to more advanced disease (e.g., if surgical treatment is successful).  MSAC noted that PASC had deliberately limited its proposal to consider encompassing a wider population for testing to minimise the increase in the number and costs of tests per patient treated by suggesting only those subgroups of patients most likely to progress to a stage of melanoma for which vemurafenib subsidy is being sought.</w:t>
      </w:r>
    </w:p>
    <w:p w:rsidR="00ED4FB8" w:rsidRPr="00A470B0" w:rsidRDefault="00ED4FB8" w:rsidP="00ED4FB8">
      <w:pPr>
        <w:rPr>
          <w:szCs w:val="24"/>
          <w:lang w:eastAsia="en-US"/>
        </w:rPr>
      </w:pPr>
    </w:p>
    <w:p w:rsidR="00ED4FB8" w:rsidRPr="00A470B0" w:rsidRDefault="00ED4FB8" w:rsidP="00ED4FB8">
      <w:pPr>
        <w:rPr>
          <w:szCs w:val="24"/>
          <w:lang w:eastAsia="en-US"/>
        </w:rPr>
      </w:pPr>
      <w:r w:rsidRPr="00A470B0">
        <w:rPr>
          <w:szCs w:val="24"/>
          <w:lang w:eastAsia="en-US"/>
        </w:rPr>
        <w:t xml:space="preserve">In the context of a more general set of issues to be considered when judging the value of testing earlier as recorded in its deliberations relating to application 1173, MSAC advised that testing should be limited to patients with unresected Stage IIIC or Stage IV metastatic melanoma.  MSAC noted that there was not a great urgency in knowing the test result to initiate treatment (with an expected minimum 2-week turnaround for conducting the testing) and that recent evidence suggests BRAF mutations are not founder events and that some studies show that BRAF mutation rates are higher in metastatic disease. For these reasons, MSAC considered it was appropriate to determine the BRAF status of metastases. </w:t>
      </w:r>
    </w:p>
    <w:p w:rsidR="00ED4FB8" w:rsidRPr="00A470B0" w:rsidRDefault="00ED4FB8" w:rsidP="00ED4FB8">
      <w:pPr>
        <w:rPr>
          <w:i/>
          <w:szCs w:val="24"/>
          <w:lang w:eastAsia="en-US"/>
        </w:rPr>
      </w:pPr>
    </w:p>
    <w:p w:rsidR="00ED4FB8" w:rsidRPr="00A470B0" w:rsidRDefault="00ED4FB8" w:rsidP="00ED4FB8">
      <w:pPr>
        <w:rPr>
          <w:szCs w:val="24"/>
          <w:lang w:eastAsia="en-US"/>
        </w:rPr>
      </w:pPr>
      <w:r w:rsidRPr="00A470B0">
        <w:rPr>
          <w:szCs w:val="24"/>
          <w:lang w:eastAsia="en-US"/>
        </w:rPr>
        <w:t>MSAC considered that BRAF testing was not proposed for prognostic use and that repeated BRAF testing was not required because it had no role in monitoring disease or treatment.  MSAC also noted that obtaining tissue samples for BRAF testing was generally not expected to be an additional source of harm to patients.</w:t>
      </w:r>
    </w:p>
    <w:p w:rsidR="00ED4FB8" w:rsidRPr="00A470B0" w:rsidRDefault="00ED4FB8" w:rsidP="00ED4FB8">
      <w:pPr>
        <w:rPr>
          <w:szCs w:val="24"/>
          <w:lang w:eastAsia="en-US"/>
        </w:rPr>
      </w:pPr>
    </w:p>
    <w:p w:rsidR="00ED4FB8" w:rsidRPr="00A470B0" w:rsidRDefault="00ED4FB8" w:rsidP="00ED4FB8">
      <w:pPr>
        <w:rPr>
          <w:szCs w:val="24"/>
          <w:lang w:eastAsia="en-US"/>
        </w:rPr>
      </w:pPr>
      <w:r w:rsidRPr="00A470B0">
        <w:rPr>
          <w:szCs w:val="24"/>
          <w:lang w:eastAsia="en-US"/>
        </w:rPr>
        <w:lastRenderedPageBreak/>
        <w:t>MSAC noted that the submission did not present data on the relationship between mutant load of BRAF in a tumour sample and the treatment effect of vemurafenib.  MSAC noted that this remains an area of uncertainty and is the subject of ongoing research.  In the meantime, the detectable mutant load of the “evidentiary standard” test used in BRIM3 should be ascertained to define a benchmark against which to assess the consequences of using other test options which are able to detect greater or lesser loads.  Given the rate of technological advances in gene testing methodologies, MSAC advised that, in the event that BRAF testing is listed on the MBS, this and other aspects of comparative test performance should be reviewed after two years to assess whether subsequently introduced test options are likely to materially affect the clinical and cost-effectiveness basis for supporting the listing.</w:t>
      </w:r>
    </w:p>
    <w:p w:rsidR="00ED4FB8" w:rsidRPr="00A470B0" w:rsidRDefault="00ED4FB8" w:rsidP="00ED4FB8">
      <w:pPr>
        <w:rPr>
          <w:szCs w:val="24"/>
          <w:lang w:eastAsia="en-US"/>
        </w:rPr>
      </w:pPr>
    </w:p>
    <w:p w:rsidR="00ED4FB8" w:rsidRPr="00A470B0" w:rsidRDefault="00ED4FB8" w:rsidP="00ED4FB8">
      <w:pPr>
        <w:rPr>
          <w:szCs w:val="24"/>
          <w:lang w:eastAsia="en-US"/>
        </w:rPr>
      </w:pPr>
      <w:r w:rsidRPr="00A470B0">
        <w:rPr>
          <w:szCs w:val="24"/>
          <w:lang w:eastAsia="en-US"/>
        </w:rPr>
        <w:t>MSAC considered that there was no test currently available for predicting or testing resistance to vemurafenib, and that it is probably too early to know what tests might be informative.</w:t>
      </w:r>
    </w:p>
    <w:p w:rsidR="00ED4FB8" w:rsidRPr="00A470B0" w:rsidRDefault="00ED4FB8" w:rsidP="00ED4FB8">
      <w:pPr>
        <w:rPr>
          <w:szCs w:val="24"/>
          <w:lang w:eastAsia="en-US"/>
        </w:rPr>
      </w:pPr>
    </w:p>
    <w:p w:rsidR="00ED4FB8" w:rsidRPr="00A470B0" w:rsidRDefault="00ED4FB8" w:rsidP="00ED4FB8">
      <w:pPr>
        <w:rPr>
          <w:szCs w:val="24"/>
          <w:lang w:eastAsia="en-US"/>
        </w:rPr>
      </w:pPr>
      <w:r w:rsidRPr="00A470B0">
        <w:rPr>
          <w:szCs w:val="24"/>
          <w:lang w:eastAsia="en-US"/>
        </w:rPr>
        <w:t>MSAC noted that the studies of prognosis did not suggest that BRAF mutation positive status is a significant predictive factor for overall survival.  Preclinical data and biological plausibility from the drug development pathway provide the basis for the claim that differing BRAF V600 mutation status predicts a variation in the treatment effect of vemurafenib.</w:t>
      </w:r>
    </w:p>
    <w:p w:rsidR="00ED4FB8" w:rsidRPr="00A470B0" w:rsidRDefault="00ED4FB8" w:rsidP="00ED4FB8">
      <w:pPr>
        <w:rPr>
          <w:szCs w:val="24"/>
          <w:lang w:eastAsia="en-US"/>
        </w:rPr>
      </w:pPr>
    </w:p>
    <w:p w:rsidR="00ED4FB8" w:rsidRPr="00A470B0" w:rsidRDefault="00ED4FB8" w:rsidP="00ED4FB8">
      <w:pPr>
        <w:rPr>
          <w:szCs w:val="24"/>
          <w:lang w:eastAsia="en-US"/>
        </w:rPr>
      </w:pPr>
      <w:r w:rsidRPr="00A470B0">
        <w:rPr>
          <w:szCs w:val="24"/>
          <w:lang w:eastAsia="en-US"/>
        </w:rPr>
        <w:t>MSAC noted that the considerations above formed a basis for a resubmission from the applicant to address the matters referred to MSAC by the July 2012 PBAC meeting.  MSAC expected that its responses to these matters should thus be sufficient to support a PBAC reconsideration alongside further information from the applicant to address PBAC’s other reasons to defer its consideration in July 2012.  In particular, MSAC noted that a PBAC reconsideration would need to quantify the consequences of the different options considered, and the modelled economic evaluation would need to be structured to examine how these consequences would vary the results of the incremental cost per extra quality-adjusted life-year (QALY) gained.  In particular, even small variations in the proportions of false positive test results and false negative test results will have clinical and cost-effectiveness consequences of the resulting misallocation of treatment, and the model needs to be able to examine these.</w:t>
      </w:r>
    </w:p>
    <w:p w:rsidR="00C55329" w:rsidRPr="00A470B0" w:rsidRDefault="00C55329" w:rsidP="00DB2359">
      <w:pPr>
        <w:tabs>
          <w:tab w:val="left" w:pos="720"/>
        </w:tabs>
        <w:rPr>
          <w:szCs w:val="24"/>
        </w:rPr>
      </w:pPr>
    </w:p>
    <w:p w:rsidR="00ED4FB8" w:rsidRPr="00A470B0" w:rsidRDefault="00ED4FB8" w:rsidP="00ED4FB8">
      <w:pPr>
        <w:tabs>
          <w:tab w:val="left" w:pos="720"/>
          <w:tab w:val="left" w:pos="1140"/>
        </w:tabs>
        <w:rPr>
          <w:szCs w:val="24"/>
        </w:rPr>
      </w:pPr>
      <w:r w:rsidRPr="00A470B0">
        <w:rPr>
          <w:b/>
          <w:szCs w:val="24"/>
        </w:rPr>
        <w:t>16.</w:t>
      </w:r>
      <w:r w:rsidRPr="00A470B0">
        <w:rPr>
          <w:b/>
          <w:szCs w:val="24"/>
        </w:rPr>
        <w:tab/>
        <w:t xml:space="preserve">MSAC’s advice to </w:t>
      </w:r>
      <w:r w:rsidR="00BF1959" w:rsidRPr="00A470B0">
        <w:rPr>
          <w:b/>
          <w:szCs w:val="24"/>
        </w:rPr>
        <w:t xml:space="preserve">the </w:t>
      </w:r>
      <w:r w:rsidRPr="00A470B0">
        <w:rPr>
          <w:b/>
          <w:szCs w:val="24"/>
        </w:rPr>
        <w:t>Minister</w:t>
      </w:r>
    </w:p>
    <w:p w:rsidR="00ED4FB8" w:rsidRPr="00A470B0" w:rsidRDefault="00ED4FB8" w:rsidP="00ED4FB8">
      <w:pPr>
        <w:rPr>
          <w:szCs w:val="24"/>
          <w:lang w:eastAsia="en-US"/>
        </w:rPr>
      </w:pPr>
      <w:r w:rsidRPr="00A470B0">
        <w:rPr>
          <w:szCs w:val="24"/>
          <w:lang w:eastAsia="en-US"/>
        </w:rPr>
        <w:t xml:space="preserve">After considering the strength of the available evidence in relation to the safety, clinical effectiveness and cost-effectiveness of BRAF testing to help determine eligibility for proposed PBS-subsidised vemurafenib in unresectable Stage IIIC or Stage IV metastatic cutaneous melanoma, MSAC deferred the application until its responses to PBAC’s requests for advice and further information from the applicant are considered by PBAC.  If PBAC refers more matters to MSAC for advice, MSAC will reconsider these referrals. </w:t>
      </w:r>
    </w:p>
    <w:p w:rsidR="00ED4FB8" w:rsidRPr="00A470B0" w:rsidRDefault="00ED4FB8" w:rsidP="00ED4FB8">
      <w:pPr>
        <w:rPr>
          <w:szCs w:val="24"/>
          <w:lang w:eastAsia="en-US"/>
        </w:rPr>
      </w:pPr>
    </w:p>
    <w:p w:rsidR="00ED4FB8" w:rsidRPr="00A470B0" w:rsidRDefault="00ED4FB8" w:rsidP="00ED4FB8">
      <w:pPr>
        <w:rPr>
          <w:szCs w:val="24"/>
          <w:lang w:eastAsia="en-US"/>
        </w:rPr>
      </w:pPr>
      <w:r w:rsidRPr="00A470B0">
        <w:rPr>
          <w:szCs w:val="24"/>
          <w:lang w:eastAsia="en-US"/>
        </w:rPr>
        <w:t xml:space="preserve">If PBAC subsequently decides to recommend to the Minister that vemurafenib be listed on the PBS, MSAC will support an expedited process for its reconsideration to align its support for public funding of BRAF testing according to the circumstances recommended by PBAC. </w:t>
      </w:r>
    </w:p>
    <w:p w:rsidR="00ED4FB8" w:rsidRPr="00A470B0" w:rsidRDefault="00ED4FB8" w:rsidP="00ED4FB8">
      <w:pPr>
        <w:rPr>
          <w:szCs w:val="24"/>
          <w:lang w:eastAsia="en-US"/>
        </w:rPr>
      </w:pPr>
    </w:p>
    <w:p w:rsidR="00ED4FB8" w:rsidRPr="00A470B0" w:rsidRDefault="00497D3F" w:rsidP="00ED4FB8">
      <w:pPr>
        <w:rPr>
          <w:szCs w:val="24"/>
          <w:lang w:eastAsia="en-US"/>
        </w:rPr>
      </w:pPr>
      <w:r w:rsidRPr="00A470B0">
        <w:rPr>
          <w:szCs w:val="24"/>
          <w:lang w:eastAsia="en-US"/>
        </w:rPr>
        <w:br w:type="page"/>
      </w:r>
      <w:r w:rsidR="00ED4FB8" w:rsidRPr="00A470B0">
        <w:rPr>
          <w:szCs w:val="24"/>
          <w:lang w:eastAsia="en-US"/>
        </w:rPr>
        <w:lastRenderedPageBreak/>
        <w:t>In that event, MSAC foreshadowed that the item descriptor could be expected to be:</w:t>
      </w:r>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In that event, MSAC foreshadowed that the item descriptor could be expected to be:"/>
      </w:tblPr>
      <w:tblGrid>
        <w:gridCol w:w="8556"/>
      </w:tblGrid>
      <w:tr w:rsidR="00ED4FB8" w:rsidRPr="00A470B0" w:rsidTr="00ED4FB8">
        <w:tc>
          <w:tcPr>
            <w:tcW w:w="8556" w:type="dxa"/>
            <w:shd w:val="clear" w:color="auto" w:fill="auto"/>
          </w:tcPr>
          <w:p w:rsidR="00ED4FB8" w:rsidRPr="00A470B0" w:rsidRDefault="00ED4FB8" w:rsidP="00ED4FB8">
            <w:pPr>
              <w:rPr>
                <w:szCs w:val="24"/>
                <w:lang w:eastAsia="en-US"/>
              </w:rPr>
            </w:pPr>
            <w:r w:rsidRPr="00A470B0">
              <w:rPr>
                <w:szCs w:val="24"/>
                <w:lang w:eastAsia="en-US"/>
              </w:rPr>
              <w:t>A test of tumour tissue from a patient with unresectable stage IIIC or stage IV metastatic cutaneous melanoma requested by, or on behalf of, a specialist or consultant physician to determine if the requirements relating to BRAF V600 mutation status for access to vemurafenib under the Pharmaceutical Benefits Scheme (PBS) are fulfilled.</w:t>
            </w:r>
          </w:p>
        </w:tc>
      </w:tr>
    </w:tbl>
    <w:p w:rsidR="007E0D8D" w:rsidRPr="00A470B0" w:rsidRDefault="007E0D8D" w:rsidP="00DB2359">
      <w:pPr>
        <w:tabs>
          <w:tab w:val="left" w:pos="720"/>
        </w:tabs>
        <w:rPr>
          <w:szCs w:val="24"/>
        </w:rPr>
      </w:pPr>
    </w:p>
    <w:p w:rsidR="007E0D8D" w:rsidRPr="00A470B0" w:rsidRDefault="00FF05DA" w:rsidP="00DB2359">
      <w:pPr>
        <w:tabs>
          <w:tab w:val="left" w:pos="720"/>
        </w:tabs>
        <w:ind w:left="709" w:hanging="709"/>
        <w:rPr>
          <w:b/>
          <w:szCs w:val="24"/>
        </w:rPr>
      </w:pPr>
      <w:r w:rsidRPr="00A470B0">
        <w:rPr>
          <w:b/>
          <w:szCs w:val="24"/>
        </w:rPr>
        <w:t>1</w:t>
      </w:r>
      <w:r w:rsidR="009140DF" w:rsidRPr="00A470B0">
        <w:rPr>
          <w:b/>
          <w:szCs w:val="24"/>
        </w:rPr>
        <w:t>7</w:t>
      </w:r>
      <w:r w:rsidR="00E62708" w:rsidRPr="00A470B0">
        <w:rPr>
          <w:b/>
          <w:szCs w:val="24"/>
        </w:rPr>
        <w:t>.</w:t>
      </w:r>
      <w:r w:rsidR="00E62708" w:rsidRPr="00A470B0">
        <w:rPr>
          <w:b/>
          <w:szCs w:val="24"/>
        </w:rPr>
        <w:tab/>
      </w:r>
      <w:r w:rsidR="00623482" w:rsidRPr="00A470B0">
        <w:rPr>
          <w:b/>
          <w:szCs w:val="24"/>
        </w:rPr>
        <w:t>Applicant’s Response to Public Summary Document</w:t>
      </w:r>
    </w:p>
    <w:p w:rsidR="007E0D8D" w:rsidRPr="00A470B0" w:rsidRDefault="007E0D8D" w:rsidP="007E0D8D">
      <w:pPr>
        <w:rPr>
          <w:szCs w:val="24"/>
        </w:rPr>
      </w:pPr>
      <w:r w:rsidRPr="00A470B0">
        <w:rPr>
          <w:szCs w:val="24"/>
        </w:rPr>
        <w:t>The PBAC and MSAC have accepted that there is a high clinical need for melanoma therapies. Roche has agreed with and addressed the testing issues identified in the advice from MSAC in the form of a Resubmission.</w:t>
      </w:r>
    </w:p>
    <w:p w:rsidR="007E0D8D" w:rsidRPr="00A470B0" w:rsidRDefault="007E0D8D" w:rsidP="007E0D8D">
      <w:pPr>
        <w:tabs>
          <w:tab w:val="left" w:pos="720"/>
        </w:tabs>
        <w:rPr>
          <w:b/>
          <w:szCs w:val="24"/>
        </w:rPr>
      </w:pPr>
    </w:p>
    <w:p w:rsidR="00E80057" w:rsidRPr="00A470B0" w:rsidRDefault="007E0D8D" w:rsidP="00DB2359">
      <w:pPr>
        <w:tabs>
          <w:tab w:val="left" w:pos="720"/>
        </w:tabs>
        <w:ind w:left="709" w:hanging="709"/>
        <w:rPr>
          <w:b/>
          <w:szCs w:val="24"/>
        </w:rPr>
      </w:pPr>
      <w:r w:rsidRPr="00A470B0">
        <w:rPr>
          <w:b/>
          <w:szCs w:val="24"/>
        </w:rPr>
        <w:t>18.</w:t>
      </w:r>
      <w:r w:rsidRPr="00A470B0">
        <w:rPr>
          <w:b/>
          <w:szCs w:val="24"/>
        </w:rPr>
        <w:tab/>
      </w:r>
      <w:r w:rsidR="004C0814" w:rsidRPr="00A470B0">
        <w:rPr>
          <w:b/>
          <w:szCs w:val="24"/>
        </w:rPr>
        <w:t xml:space="preserve">Context for </w:t>
      </w:r>
      <w:r w:rsidR="00B40A4B" w:rsidRPr="00A470B0">
        <w:rPr>
          <w:b/>
          <w:szCs w:val="24"/>
        </w:rPr>
        <w:t>d</w:t>
      </w:r>
      <w:r w:rsidR="004C0814" w:rsidRPr="00A470B0">
        <w:rPr>
          <w:b/>
          <w:szCs w:val="24"/>
        </w:rPr>
        <w:t>ecision</w:t>
      </w:r>
    </w:p>
    <w:p w:rsidR="007950C0" w:rsidRPr="00A470B0" w:rsidRDefault="007950C0" w:rsidP="00DB2359">
      <w:pPr>
        <w:tabs>
          <w:tab w:val="left" w:pos="720"/>
        </w:tabs>
        <w:rPr>
          <w:szCs w:val="24"/>
        </w:rPr>
      </w:pPr>
      <w:r w:rsidRPr="00A470B0">
        <w:rPr>
          <w:szCs w:val="24"/>
        </w:rPr>
        <w:t>This advice was made under the MSAC Terms of Reference.</w:t>
      </w:r>
    </w:p>
    <w:p w:rsidR="007950C0" w:rsidRPr="00A470B0" w:rsidRDefault="007950C0" w:rsidP="00DB2359">
      <w:pPr>
        <w:rPr>
          <w:szCs w:val="24"/>
          <w:lang w:val="en-US" w:eastAsia="en-US"/>
        </w:rPr>
      </w:pPr>
      <w:r w:rsidRPr="00A470B0">
        <w:rPr>
          <w:szCs w:val="24"/>
          <w:lang w:val="en-US" w:eastAsia="en-US"/>
        </w:rPr>
        <w:t xml:space="preserve">MSAC is to: </w:t>
      </w:r>
    </w:p>
    <w:p w:rsidR="007950C0" w:rsidRPr="00A470B0" w:rsidRDefault="007950C0" w:rsidP="00DB2359">
      <w:pPr>
        <w:numPr>
          <w:ilvl w:val="0"/>
          <w:numId w:val="3"/>
        </w:numPr>
        <w:tabs>
          <w:tab w:val="clear" w:pos="1080"/>
          <w:tab w:val="num" w:pos="492"/>
        </w:tabs>
        <w:ind w:left="492"/>
        <w:rPr>
          <w:szCs w:val="24"/>
          <w:lang w:val="en-US" w:eastAsia="en-US"/>
        </w:rPr>
      </w:pPr>
      <w:r w:rsidRPr="00A470B0">
        <w:rPr>
          <w:szCs w:val="24"/>
          <w:lang w:val="en-US" w:eastAsia="en-US"/>
        </w:rPr>
        <w:t>Advise the Minister for Health and Ageing on medical services that involve new or emerging technologies and procedures</w:t>
      </w:r>
      <w:r w:rsidRPr="00A470B0">
        <w:rPr>
          <w:szCs w:val="24"/>
        </w:rPr>
        <w:t xml:space="preserve"> and, where relevant, amendment to existing MBS items</w:t>
      </w:r>
      <w:r w:rsidRPr="00A470B0">
        <w:rPr>
          <w:szCs w:val="24"/>
          <w:lang w:val="en-US" w:eastAsia="en-US"/>
        </w:rPr>
        <w:t xml:space="preserve">, in relation to: </w:t>
      </w:r>
    </w:p>
    <w:p w:rsidR="007950C0" w:rsidRPr="00A470B0" w:rsidRDefault="007950C0" w:rsidP="00DB2359">
      <w:pPr>
        <w:numPr>
          <w:ilvl w:val="1"/>
          <w:numId w:val="3"/>
        </w:numPr>
        <w:tabs>
          <w:tab w:val="clear" w:pos="1800"/>
          <w:tab w:val="left" w:pos="540"/>
          <w:tab w:val="left" w:pos="900"/>
        </w:tabs>
        <w:ind w:left="907"/>
        <w:rPr>
          <w:szCs w:val="24"/>
          <w:lang w:val="en-US" w:eastAsia="en-US"/>
        </w:rPr>
      </w:pPr>
      <w:r w:rsidRPr="00A470B0">
        <w:rPr>
          <w:szCs w:val="24"/>
          <w:lang w:val="en-US" w:eastAsia="en-US"/>
        </w:rPr>
        <w:t>the strength of evidence in relation to the comparative safety, effectiveness, cost</w:t>
      </w:r>
      <w:r w:rsidRPr="00A470B0">
        <w:rPr>
          <w:szCs w:val="24"/>
          <w:lang w:val="en-US" w:eastAsia="en-US"/>
        </w:rPr>
        <w:noBreakHyphen/>
        <w:t xml:space="preserve">effectiveness and total cost of the medical service; </w:t>
      </w:r>
    </w:p>
    <w:p w:rsidR="007950C0" w:rsidRPr="00A470B0" w:rsidRDefault="007950C0" w:rsidP="00DB2359">
      <w:pPr>
        <w:numPr>
          <w:ilvl w:val="1"/>
          <w:numId w:val="3"/>
        </w:numPr>
        <w:tabs>
          <w:tab w:val="clear" w:pos="1800"/>
          <w:tab w:val="left" w:pos="540"/>
          <w:tab w:val="left" w:pos="900"/>
        </w:tabs>
        <w:ind w:left="907"/>
        <w:rPr>
          <w:szCs w:val="24"/>
          <w:lang w:val="en-US" w:eastAsia="en-US"/>
        </w:rPr>
      </w:pPr>
      <w:r w:rsidRPr="00A470B0">
        <w:rPr>
          <w:szCs w:val="24"/>
          <w:lang w:val="en-US" w:eastAsia="en-US"/>
        </w:rPr>
        <w:t xml:space="preserve">whether public funding should be supported for the medical service and, if so, the circumstances under which public funding should be supported; </w:t>
      </w:r>
    </w:p>
    <w:p w:rsidR="007950C0" w:rsidRPr="00A470B0" w:rsidRDefault="007950C0" w:rsidP="00DB2359">
      <w:pPr>
        <w:numPr>
          <w:ilvl w:val="1"/>
          <w:numId w:val="3"/>
        </w:numPr>
        <w:tabs>
          <w:tab w:val="clear" w:pos="1800"/>
          <w:tab w:val="left" w:pos="540"/>
          <w:tab w:val="left" w:pos="900"/>
        </w:tabs>
        <w:ind w:left="907"/>
        <w:rPr>
          <w:szCs w:val="24"/>
          <w:lang w:val="en-US" w:eastAsia="en-US"/>
        </w:rPr>
      </w:pPr>
      <w:r w:rsidRPr="00A470B0">
        <w:rPr>
          <w:szCs w:val="24"/>
          <w:lang w:val="en-US" w:eastAsia="en-US"/>
        </w:rPr>
        <w:t xml:space="preserve">the proposed Medicare Benefits Schedule (MBS) item descriptor and fee for the service where funding through the MBS is supported; </w:t>
      </w:r>
    </w:p>
    <w:p w:rsidR="007950C0" w:rsidRPr="00A470B0" w:rsidRDefault="007950C0" w:rsidP="00DB2359">
      <w:pPr>
        <w:numPr>
          <w:ilvl w:val="1"/>
          <w:numId w:val="3"/>
        </w:numPr>
        <w:tabs>
          <w:tab w:val="clear" w:pos="1800"/>
          <w:tab w:val="left" w:pos="540"/>
          <w:tab w:val="left" w:pos="900"/>
        </w:tabs>
        <w:ind w:left="907"/>
        <w:rPr>
          <w:szCs w:val="24"/>
          <w:lang w:val="en-US" w:eastAsia="en-US"/>
        </w:rPr>
      </w:pPr>
      <w:r w:rsidRPr="00A470B0">
        <w:rPr>
          <w:szCs w:val="24"/>
          <w:lang w:val="en-US" w:eastAsia="en-US"/>
        </w:rPr>
        <w:t>the circumstances, where there is uncertainty in relation to the clinical or cost</w:t>
      </w:r>
      <w:r w:rsidRPr="00A470B0">
        <w:rPr>
          <w:szCs w:val="24"/>
          <w:lang w:val="en-US" w:eastAsia="en-US"/>
        </w:rPr>
        <w:noBreakHyphen/>
        <w:t>effectiveness of a service, under which interim public funding of a service should be supported for a specified period, during which defined data collections under agreed clinical protocols would be collected to inform a re-assessment of the service by MSAC at the conclusion of that period;</w:t>
      </w:r>
    </w:p>
    <w:p w:rsidR="007950C0" w:rsidRPr="00A470B0" w:rsidRDefault="007950C0" w:rsidP="00DB2359">
      <w:pPr>
        <w:numPr>
          <w:ilvl w:val="1"/>
          <w:numId w:val="3"/>
        </w:numPr>
        <w:tabs>
          <w:tab w:val="clear" w:pos="1800"/>
          <w:tab w:val="left" w:pos="540"/>
          <w:tab w:val="left" w:pos="900"/>
        </w:tabs>
        <w:ind w:left="907"/>
        <w:rPr>
          <w:szCs w:val="24"/>
          <w:lang w:val="en-US" w:eastAsia="en-US"/>
        </w:rPr>
      </w:pPr>
      <w:r w:rsidRPr="00A470B0">
        <w:rPr>
          <w:szCs w:val="24"/>
          <w:lang w:val="en-US" w:eastAsia="en-US"/>
        </w:rPr>
        <w:t>other matters related to the public funding of health services referred by the Minister.</w:t>
      </w:r>
    </w:p>
    <w:p w:rsidR="007950C0" w:rsidRPr="00A470B0" w:rsidRDefault="007950C0" w:rsidP="00DB2359">
      <w:pPr>
        <w:numPr>
          <w:ilvl w:val="0"/>
          <w:numId w:val="3"/>
        </w:numPr>
        <w:tabs>
          <w:tab w:val="clear" w:pos="1080"/>
          <w:tab w:val="num" w:pos="492"/>
        </w:tabs>
        <w:ind w:left="490"/>
        <w:rPr>
          <w:szCs w:val="24"/>
          <w:lang w:val="en-US" w:eastAsia="en-US"/>
        </w:rPr>
      </w:pPr>
      <w:r w:rsidRPr="00A470B0">
        <w:rPr>
          <w:szCs w:val="24"/>
          <w:lang w:val="en-US" w:eastAsia="en-US"/>
        </w:rPr>
        <w:t xml:space="preserve">Advise the Australian Health Ministers’ Advisory Council (AHMAC) on health technology assessments referred under AHMAC arrangements. </w:t>
      </w:r>
    </w:p>
    <w:p w:rsidR="007950C0" w:rsidRPr="00A470B0" w:rsidRDefault="007950C0" w:rsidP="00DB2359">
      <w:pPr>
        <w:numPr>
          <w:ilvl w:val="0"/>
          <w:numId w:val="3"/>
        </w:numPr>
        <w:tabs>
          <w:tab w:val="clear" w:pos="1080"/>
          <w:tab w:val="num" w:pos="492"/>
        </w:tabs>
        <w:ind w:left="492"/>
        <w:rPr>
          <w:szCs w:val="24"/>
          <w:lang w:val="en-US" w:eastAsia="en-US"/>
        </w:rPr>
      </w:pPr>
      <w:r w:rsidRPr="00A470B0">
        <w:rPr>
          <w:szCs w:val="24"/>
          <w:lang w:val="en-US" w:eastAsia="en-US"/>
        </w:rPr>
        <w:t>MSAC may also establish sub-committees to assist MSAC to effectively undertake its role. MSAC may delegate some of its functions to its Executive sub-committee.</w:t>
      </w:r>
    </w:p>
    <w:p w:rsidR="00F55FCB" w:rsidRPr="00A470B0" w:rsidRDefault="00F55FCB" w:rsidP="00DB2359">
      <w:pPr>
        <w:rPr>
          <w:szCs w:val="24"/>
          <w:lang w:val="en-US" w:eastAsia="en-US"/>
        </w:rPr>
      </w:pPr>
    </w:p>
    <w:p w:rsidR="00AF0F0E" w:rsidRPr="00A470B0" w:rsidRDefault="00034C3A" w:rsidP="00DB2359">
      <w:pPr>
        <w:rPr>
          <w:b/>
          <w:szCs w:val="24"/>
        </w:rPr>
      </w:pPr>
      <w:r w:rsidRPr="00A470B0">
        <w:rPr>
          <w:b/>
          <w:szCs w:val="24"/>
        </w:rPr>
        <w:t>1</w:t>
      </w:r>
      <w:r w:rsidR="00705E1B" w:rsidRPr="00A470B0">
        <w:rPr>
          <w:b/>
          <w:szCs w:val="24"/>
        </w:rPr>
        <w:t>9</w:t>
      </w:r>
      <w:r w:rsidRPr="00A470B0">
        <w:rPr>
          <w:b/>
          <w:szCs w:val="24"/>
        </w:rPr>
        <w:t>.</w:t>
      </w:r>
      <w:r w:rsidRPr="00A470B0">
        <w:rPr>
          <w:b/>
          <w:szCs w:val="24"/>
        </w:rPr>
        <w:tab/>
      </w:r>
      <w:r w:rsidR="004C0814" w:rsidRPr="00A470B0">
        <w:rPr>
          <w:b/>
          <w:szCs w:val="24"/>
        </w:rPr>
        <w:t xml:space="preserve">Linkages to </w:t>
      </w:r>
      <w:r w:rsidR="00B40A4B" w:rsidRPr="00A470B0">
        <w:rPr>
          <w:b/>
          <w:szCs w:val="24"/>
        </w:rPr>
        <w:t>o</w:t>
      </w:r>
      <w:r w:rsidR="004C0814" w:rsidRPr="00A470B0">
        <w:rPr>
          <w:b/>
          <w:szCs w:val="24"/>
        </w:rPr>
        <w:t xml:space="preserve">ther </w:t>
      </w:r>
      <w:r w:rsidR="00B40A4B" w:rsidRPr="00A470B0">
        <w:rPr>
          <w:b/>
          <w:szCs w:val="24"/>
        </w:rPr>
        <w:t>d</w:t>
      </w:r>
      <w:r w:rsidR="004C0814" w:rsidRPr="00A470B0">
        <w:rPr>
          <w:b/>
          <w:szCs w:val="24"/>
        </w:rPr>
        <w:t>ocuments</w:t>
      </w:r>
    </w:p>
    <w:p w:rsidR="00ED4FB8" w:rsidRPr="00A470B0" w:rsidRDefault="00826A73" w:rsidP="00ED4FB8">
      <w:pPr>
        <w:rPr>
          <w:b/>
          <w:szCs w:val="24"/>
          <w:lang w:eastAsia="en-US"/>
        </w:rPr>
      </w:pPr>
      <w:r w:rsidRPr="00A470B0">
        <w:rPr>
          <w:szCs w:val="24"/>
        </w:rPr>
        <w:t xml:space="preserve">MSAC’s processes are detailed on the MSAC Website at: </w:t>
      </w:r>
      <w:hyperlink r:id="rId9" w:tooltip="Medical Services Advisory Committee" w:history="1">
        <w:r w:rsidRPr="00A470B0">
          <w:rPr>
            <w:rStyle w:val="Hyperlink"/>
          </w:rPr>
          <w:t>www.msac.gov.au</w:t>
        </w:r>
      </w:hyperlink>
    </w:p>
    <w:sectPr w:rsidR="00ED4FB8" w:rsidRPr="00A470B0" w:rsidSect="00A20A17">
      <w:footerReference w:type="even" r:id="rId10"/>
      <w:footerReference w:type="default" r:id="rId11"/>
      <w:pgSz w:w="11906" w:h="16838" w:code="9"/>
      <w:pgMar w:top="1008" w:right="1440" w:bottom="1296"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F46E2" w:rsidRDefault="00EF46E2">
      <w:r>
        <w:separator/>
      </w:r>
    </w:p>
  </w:endnote>
  <w:endnote w:type="continuationSeparator" w:id="0">
    <w:p w:rsidR="00EF46E2" w:rsidRDefault="00EF46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5B6D" w:rsidRDefault="00D35B6D" w:rsidP="00EE264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D35B6D" w:rsidRDefault="00D35B6D" w:rsidP="003A5CBC">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5B6D" w:rsidRDefault="00D35B6D" w:rsidP="00151D7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B79DB">
      <w:rPr>
        <w:rStyle w:val="PageNumber"/>
        <w:noProof/>
      </w:rPr>
      <w:t>4</w:t>
    </w:r>
    <w:r>
      <w:rPr>
        <w:rStyle w:val="PageNumber"/>
      </w:rPr>
      <w:fldChar w:fldCharType="end"/>
    </w:r>
  </w:p>
  <w:p w:rsidR="00D35B6D" w:rsidRPr="003F0658" w:rsidRDefault="00D35B6D" w:rsidP="00EE2646">
    <w:pPr>
      <w:pStyle w:val="Footer"/>
      <w:ind w:right="360"/>
      <w:rPr>
        <w:sz w:val="20"/>
      </w:rPr>
    </w:pPr>
    <w:r w:rsidRPr="003F0658">
      <w:rPr>
        <w:sz w:val="20"/>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F46E2" w:rsidRDefault="00EF46E2">
      <w:r>
        <w:separator/>
      </w:r>
    </w:p>
  </w:footnote>
  <w:footnote w:type="continuationSeparator" w:id="0">
    <w:p w:rsidR="00EF46E2" w:rsidRDefault="00EF46E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EA2809"/>
    <w:multiLevelType w:val="hybridMultilevel"/>
    <w:tmpl w:val="F2F2E38C"/>
    <w:lvl w:ilvl="0" w:tplc="FB06DE06">
      <w:start w:val="1"/>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59DE62CB"/>
    <w:multiLevelType w:val="hybridMultilevel"/>
    <w:tmpl w:val="008A13B0"/>
    <w:lvl w:ilvl="0" w:tplc="DBFA83DC">
      <w:start w:val="1"/>
      <w:numFmt w:val="bullet"/>
      <w:lvlText w:val=""/>
      <w:lvlJc w:val="left"/>
      <w:pPr>
        <w:tabs>
          <w:tab w:val="num" w:pos="360"/>
        </w:tabs>
        <w:ind w:left="360" w:hanging="360"/>
      </w:pPr>
      <w:rPr>
        <w:rFonts w:ascii="Symbol" w:hAnsi="Symbol" w:hint="default"/>
        <w:color w:val="auto"/>
        <w:sz w:val="22"/>
        <w:szCs w:val="22"/>
      </w:rPr>
    </w:lvl>
    <w:lvl w:ilvl="1" w:tplc="04090001">
      <w:start w:val="1"/>
      <w:numFmt w:val="bullet"/>
      <w:lvlText w:val=""/>
      <w:lvlJc w:val="left"/>
      <w:pPr>
        <w:tabs>
          <w:tab w:val="num" w:pos="1440"/>
        </w:tabs>
        <w:ind w:left="1440" w:hanging="360"/>
      </w:pPr>
      <w:rPr>
        <w:rFonts w:ascii="Symbol" w:hAnsi="Symbol" w:hint="default"/>
        <w:color w:val="auto"/>
        <w:sz w:val="22"/>
        <w:szCs w:val="22"/>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5D666045"/>
    <w:multiLevelType w:val="hybridMultilevel"/>
    <w:tmpl w:val="2F1CAED2"/>
    <w:lvl w:ilvl="0" w:tplc="31FC16D4">
      <w:start w:val="9"/>
      <w:numFmt w:val="decimal"/>
      <w:lvlText w:val="%1."/>
      <w:lvlJc w:val="left"/>
      <w:pPr>
        <w:tabs>
          <w:tab w:val="num" w:pos="720"/>
        </w:tabs>
        <w:ind w:left="720" w:hanging="360"/>
      </w:pPr>
      <w:rPr>
        <w:rFonts w:ascii="Arial" w:hAnsi="Arial" w:cs="Arial"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5FF62B50"/>
    <w:multiLevelType w:val="hybridMultilevel"/>
    <w:tmpl w:val="9978FD4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nsid w:val="645853F9"/>
    <w:multiLevelType w:val="hybridMultilevel"/>
    <w:tmpl w:val="A26A2B30"/>
    <w:lvl w:ilvl="0" w:tplc="FB06DE06">
      <w:start w:val="2"/>
      <w:numFmt w:val="decimal"/>
      <w:lvlText w:val="%1."/>
      <w:lvlJc w:val="left"/>
      <w:pPr>
        <w:tabs>
          <w:tab w:val="num" w:pos="1080"/>
        </w:tabs>
        <w:ind w:left="1080" w:hanging="720"/>
      </w:pPr>
      <w:rPr>
        <w:rFonts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668C5138"/>
    <w:multiLevelType w:val="hybridMultilevel"/>
    <w:tmpl w:val="17102830"/>
    <w:lvl w:ilvl="0" w:tplc="BBBEF836">
      <w:start w:val="1"/>
      <w:numFmt w:val="bullet"/>
      <w:lvlText w:val=""/>
      <w:lvlJc w:val="left"/>
      <w:pPr>
        <w:tabs>
          <w:tab w:val="num" w:pos="360"/>
        </w:tabs>
        <w:ind w:left="360" w:hanging="360"/>
      </w:pPr>
      <w:rPr>
        <w:rFonts w:ascii="Symbol" w:hAnsi="Symbol" w:hint="default"/>
        <w:color w:val="auto"/>
      </w:rPr>
    </w:lvl>
    <w:lvl w:ilvl="1" w:tplc="72A82EDE">
      <w:start w:val="1"/>
      <w:numFmt w:val="bullet"/>
      <w:lvlText w:val=""/>
      <w:lvlJc w:val="left"/>
      <w:pPr>
        <w:tabs>
          <w:tab w:val="num" w:pos="1080"/>
        </w:tabs>
        <w:ind w:left="1080" w:hanging="360"/>
      </w:pPr>
      <w:rPr>
        <w:rFonts w:ascii="Symbol" w:hAnsi="Symbol" w:hint="default"/>
        <w:color w:val="auto"/>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6">
    <w:nsid w:val="6E143F8A"/>
    <w:multiLevelType w:val="hybridMultilevel"/>
    <w:tmpl w:val="9AF2BD2E"/>
    <w:lvl w:ilvl="0" w:tplc="69B0DAB4">
      <w:start w:val="1"/>
      <w:numFmt w:val="bullet"/>
      <w:lvlText w:val=""/>
      <w:lvlJc w:val="left"/>
      <w:pPr>
        <w:tabs>
          <w:tab w:val="num" w:pos="1080"/>
        </w:tabs>
        <w:ind w:left="1080" w:hanging="360"/>
      </w:pPr>
      <w:rPr>
        <w:rFonts w:ascii="Symbol" w:hAnsi="Symbol" w:hint="default"/>
        <w:color w:val="auto"/>
        <w:sz w:val="22"/>
        <w:szCs w:val="22"/>
      </w:rPr>
    </w:lvl>
    <w:lvl w:ilvl="1" w:tplc="69B0DAB4">
      <w:start w:val="1"/>
      <w:numFmt w:val="bullet"/>
      <w:lvlText w:val=""/>
      <w:lvlJc w:val="left"/>
      <w:pPr>
        <w:tabs>
          <w:tab w:val="num" w:pos="1800"/>
        </w:tabs>
        <w:ind w:left="1800" w:hanging="360"/>
      </w:pPr>
      <w:rPr>
        <w:rFonts w:ascii="Symbol" w:hAnsi="Symbol" w:hint="default"/>
        <w:color w:val="auto"/>
        <w:sz w:val="22"/>
        <w:szCs w:val="22"/>
      </w:r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7">
    <w:nsid w:val="78C57F71"/>
    <w:multiLevelType w:val="hybridMultilevel"/>
    <w:tmpl w:val="DDA00046"/>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4"/>
  </w:num>
  <w:num w:numId="2">
    <w:abstractNumId w:val="0"/>
  </w:num>
  <w:num w:numId="3">
    <w:abstractNumId w:val="6"/>
  </w:num>
  <w:num w:numId="4">
    <w:abstractNumId w:val="2"/>
  </w:num>
  <w:num w:numId="5">
    <w:abstractNumId w:val="3"/>
  </w:num>
  <w:num w:numId="6">
    <w:abstractNumId w:val="7"/>
  </w:num>
  <w:num w:numId="7">
    <w:abstractNumId w:val="1"/>
  </w:num>
  <w:num w:numId="8">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2"/>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1558F"/>
    <w:rsid w:val="00001C90"/>
    <w:rsid w:val="0000291D"/>
    <w:rsid w:val="0000405F"/>
    <w:rsid w:val="00012EF3"/>
    <w:rsid w:val="00017F63"/>
    <w:rsid w:val="000259EB"/>
    <w:rsid w:val="000324B7"/>
    <w:rsid w:val="00034C3A"/>
    <w:rsid w:val="00035317"/>
    <w:rsid w:val="000377F0"/>
    <w:rsid w:val="000427BE"/>
    <w:rsid w:val="000457BF"/>
    <w:rsid w:val="00052A77"/>
    <w:rsid w:val="000576FF"/>
    <w:rsid w:val="000767D6"/>
    <w:rsid w:val="000861D2"/>
    <w:rsid w:val="0009054F"/>
    <w:rsid w:val="0009141A"/>
    <w:rsid w:val="00094129"/>
    <w:rsid w:val="0009546B"/>
    <w:rsid w:val="000B3BF0"/>
    <w:rsid w:val="000C7402"/>
    <w:rsid w:val="000D0603"/>
    <w:rsid w:val="000D19FF"/>
    <w:rsid w:val="000E395E"/>
    <w:rsid w:val="000E3C3F"/>
    <w:rsid w:val="000E6C30"/>
    <w:rsid w:val="000F2579"/>
    <w:rsid w:val="000F6455"/>
    <w:rsid w:val="0010027E"/>
    <w:rsid w:val="00102D52"/>
    <w:rsid w:val="00105349"/>
    <w:rsid w:val="001055A9"/>
    <w:rsid w:val="00115417"/>
    <w:rsid w:val="0011558F"/>
    <w:rsid w:val="001213EF"/>
    <w:rsid w:val="001221B5"/>
    <w:rsid w:val="001262DC"/>
    <w:rsid w:val="0012732A"/>
    <w:rsid w:val="00133D8B"/>
    <w:rsid w:val="00133E99"/>
    <w:rsid w:val="00143F8F"/>
    <w:rsid w:val="00146C2C"/>
    <w:rsid w:val="0015006C"/>
    <w:rsid w:val="00151D75"/>
    <w:rsid w:val="00155905"/>
    <w:rsid w:val="001609DA"/>
    <w:rsid w:val="001616F0"/>
    <w:rsid w:val="0016184B"/>
    <w:rsid w:val="001630F5"/>
    <w:rsid w:val="0016524E"/>
    <w:rsid w:val="001654ED"/>
    <w:rsid w:val="0017654F"/>
    <w:rsid w:val="00177F13"/>
    <w:rsid w:val="00181612"/>
    <w:rsid w:val="00183A18"/>
    <w:rsid w:val="0018639D"/>
    <w:rsid w:val="0018656C"/>
    <w:rsid w:val="00190459"/>
    <w:rsid w:val="001918E6"/>
    <w:rsid w:val="001925B2"/>
    <w:rsid w:val="00192673"/>
    <w:rsid w:val="001A006B"/>
    <w:rsid w:val="001A7CEF"/>
    <w:rsid w:val="001B0E51"/>
    <w:rsid w:val="001B4017"/>
    <w:rsid w:val="001B6F31"/>
    <w:rsid w:val="001C2532"/>
    <w:rsid w:val="001C4849"/>
    <w:rsid w:val="001C5E73"/>
    <w:rsid w:val="001C6F1A"/>
    <w:rsid w:val="001D4C9B"/>
    <w:rsid w:val="001D6206"/>
    <w:rsid w:val="001E2C40"/>
    <w:rsid w:val="001E67A4"/>
    <w:rsid w:val="001E6A78"/>
    <w:rsid w:val="001F01EA"/>
    <w:rsid w:val="001F4012"/>
    <w:rsid w:val="001F6220"/>
    <w:rsid w:val="001F7A75"/>
    <w:rsid w:val="0020047D"/>
    <w:rsid w:val="0020048C"/>
    <w:rsid w:val="00201963"/>
    <w:rsid w:val="00205F98"/>
    <w:rsid w:val="002105DA"/>
    <w:rsid w:val="00213C76"/>
    <w:rsid w:val="00215DE0"/>
    <w:rsid w:val="00220070"/>
    <w:rsid w:val="0022184E"/>
    <w:rsid w:val="002303BF"/>
    <w:rsid w:val="002318CC"/>
    <w:rsid w:val="00234223"/>
    <w:rsid w:val="00243C96"/>
    <w:rsid w:val="00244FF2"/>
    <w:rsid w:val="0024698A"/>
    <w:rsid w:val="00247AB7"/>
    <w:rsid w:val="002512F4"/>
    <w:rsid w:val="00257063"/>
    <w:rsid w:val="00260379"/>
    <w:rsid w:val="00262220"/>
    <w:rsid w:val="00265FE1"/>
    <w:rsid w:val="00266C75"/>
    <w:rsid w:val="00270369"/>
    <w:rsid w:val="00275D4E"/>
    <w:rsid w:val="00276303"/>
    <w:rsid w:val="00282BE5"/>
    <w:rsid w:val="002832E3"/>
    <w:rsid w:val="00286DF8"/>
    <w:rsid w:val="0028729B"/>
    <w:rsid w:val="00287E27"/>
    <w:rsid w:val="002973AB"/>
    <w:rsid w:val="00297B62"/>
    <w:rsid w:val="002B4104"/>
    <w:rsid w:val="002B79DB"/>
    <w:rsid w:val="002C4953"/>
    <w:rsid w:val="002C5AC5"/>
    <w:rsid w:val="002D48B1"/>
    <w:rsid w:val="002D5FD2"/>
    <w:rsid w:val="002E0FA7"/>
    <w:rsid w:val="002F289C"/>
    <w:rsid w:val="002F3450"/>
    <w:rsid w:val="003022F5"/>
    <w:rsid w:val="0030582B"/>
    <w:rsid w:val="003062CB"/>
    <w:rsid w:val="00317BD1"/>
    <w:rsid w:val="00317D0E"/>
    <w:rsid w:val="0032021B"/>
    <w:rsid w:val="00321BEF"/>
    <w:rsid w:val="00322DDB"/>
    <w:rsid w:val="00323C78"/>
    <w:rsid w:val="003249EA"/>
    <w:rsid w:val="00325FB2"/>
    <w:rsid w:val="0033148F"/>
    <w:rsid w:val="0033175F"/>
    <w:rsid w:val="00334692"/>
    <w:rsid w:val="00336043"/>
    <w:rsid w:val="0033624E"/>
    <w:rsid w:val="00355B71"/>
    <w:rsid w:val="00360424"/>
    <w:rsid w:val="00361D4E"/>
    <w:rsid w:val="0037228F"/>
    <w:rsid w:val="00373EC3"/>
    <w:rsid w:val="00374F87"/>
    <w:rsid w:val="00375668"/>
    <w:rsid w:val="0039059C"/>
    <w:rsid w:val="00391289"/>
    <w:rsid w:val="0039128A"/>
    <w:rsid w:val="00391C38"/>
    <w:rsid w:val="00392AD4"/>
    <w:rsid w:val="00393805"/>
    <w:rsid w:val="003944CD"/>
    <w:rsid w:val="00396FC8"/>
    <w:rsid w:val="003A27E5"/>
    <w:rsid w:val="003A5CBC"/>
    <w:rsid w:val="003B1F82"/>
    <w:rsid w:val="003B208B"/>
    <w:rsid w:val="003B2A56"/>
    <w:rsid w:val="003B4B04"/>
    <w:rsid w:val="003B4FF5"/>
    <w:rsid w:val="003C2BE1"/>
    <w:rsid w:val="003C3A6F"/>
    <w:rsid w:val="003C4EEC"/>
    <w:rsid w:val="003D0F7D"/>
    <w:rsid w:val="003D2D5B"/>
    <w:rsid w:val="003D3E8E"/>
    <w:rsid w:val="003D506A"/>
    <w:rsid w:val="003E0F56"/>
    <w:rsid w:val="003E2B1F"/>
    <w:rsid w:val="003E74BC"/>
    <w:rsid w:val="003F0658"/>
    <w:rsid w:val="003F0DB7"/>
    <w:rsid w:val="003F337E"/>
    <w:rsid w:val="003F3BFE"/>
    <w:rsid w:val="00402A9A"/>
    <w:rsid w:val="00405950"/>
    <w:rsid w:val="00413CB6"/>
    <w:rsid w:val="00422B7E"/>
    <w:rsid w:val="00424EF0"/>
    <w:rsid w:val="00426F5C"/>
    <w:rsid w:val="00430E83"/>
    <w:rsid w:val="00437507"/>
    <w:rsid w:val="00440B40"/>
    <w:rsid w:val="004410E3"/>
    <w:rsid w:val="004416DB"/>
    <w:rsid w:val="004452D2"/>
    <w:rsid w:val="00455070"/>
    <w:rsid w:val="00465698"/>
    <w:rsid w:val="00476451"/>
    <w:rsid w:val="00485642"/>
    <w:rsid w:val="00487B26"/>
    <w:rsid w:val="00493F91"/>
    <w:rsid w:val="00495009"/>
    <w:rsid w:val="00497D3F"/>
    <w:rsid w:val="004A1221"/>
    <w:rsid w:val="004A158D"/>
    <w:rsid w:val="004A772F"/>
    <w:rsid w:val="004B4C24"/>
    <w:rsid w:val="004B5885"/>
    <w:rsid w:val="004B7FC2"/>
    <w:rsid w:val="004C0814"/>
    <w:rsid w:val="004C0DCE"/>
    <w:rsid w:val="004C4926"/>
    <w:rsid w:val="004C6285"/>
    <w:rsid w:val="004C7477"/>
    <w:rsid w:val="004D178C"/>
    <w:rsid w:val="004D6C13"/>
    <w:rsid w:val="004E2CF8"/>
    <w:rsid w:val="004E31A3"/>
    <w:rsid w:val="004E6F63"/>
    <w:rsid w:val="004F286E"/>
    <w:rsid w:val="00502428"/>
    <w:rsid w:val="00504C9D"/>
    <w:rsid w:val="00504FB9"/>
    <w:rsid w:val="0051150B"/>
    <w:rsid w:val="00512794"/>
    <w:rsid w:val="005134DF"/>
    <w:rsid w:val="00513B60"/>
    <w:rsid w:val="00531964"/>
    <w:rsid w:val="00540975"/>
    <w:rsid w:val="00542887"/>
    <w:rsid w:val="00542FF5"/>
    <w:rsid w:val="005440ED"/>
    <w:rsid w:val="00547253"/>
    <w:rsid w:val="00547E44"/>
    <w:rsid w:val="0055118D"/>
    <w:rsid w:val="00556B74"/>
    <w:rsid w:val="00565BFB"/>
    <w:rsid w:val="00580346"/>
    <w:rsid w:val="00580B35"/>
    <w:rsid w:val="005856A1"/>
    <w:rsid w:val="005865A8"/>
    <w:rsid w:val="0058665D"/>
    <w:rsid w:val="00595C20"/>
    <w:rsid w:val="005A023E"/>
    <w:rsid w:val="005A1883"/>
    <w:rsid w:val="005B3A1B"/>
    <w:rsid w:val="005B60B9"/>
    <w:rsid w:val="005C1F17"/>
    <w:rsid w:val="005C2874"/>
    <w:rsid w:val="005C3C28"/>
    <w:rsid w:val="005C63D7"/>
    <w:rsid w:val="005D2E52"/>
    <w:rsid w:val="005D52A1"/>
    <w:rsid w:val="005E4817"/>
    <w:rsid w:val="005E5747"/>
    <w:rsid w:val="005F1591"/>
    <w:rsid w:val="005F3F55"/>
    <w:rsid w:val="005F6EC7"/>
    <w:rsid w:val="00601648"/>
    <w:rsid w:val="00602287"/>
    <w:rsid w:val="00603229"/>
    <w:rsid w:val="00606323"/>
    <w:rsid w:val="00610609"/>
    <w:rsid w:val="006132E9"/>
    <w:rsid w:val="00615641"/>
    <w:rsid w:val="006156C1"/>
    <w:rsid w:val="0062054F"/>
    <w:rsid w:val="00621005"/>
    <w:rsid w:val="0062170D"/>
    <w:rsid w:val="00622C7C"/>
    <w:rsid w:val="00623482"/>
    <w:rsid w:val="00643DF6"/>
    <w:rsid w:val="00645C85"/>
    <w:rsid w:val="00645F03"/>
    <w:rsid w:val="00647464"/>
    <w:rsid w:val="006502F3"/>
    <w:rsid w:val="0065444D"/>
    <w:rsid w:val="00654CC4"/>
    <w:rsid w:val="00661B8A"/>
    <w:rsid w:val="00670EC1"/>
    <w:rsid w:val="00671109"/>
    <w:rsid w:val="00683ADB"/>
    <w:rsid w:val="00685063"/>
    <w:rsid w:val="00687BF8"/>
    <w:rsid w:val="00692619"/>
    <w:rsid w:val="006956E3"/>
    <w:rsid w:val="00696301"/>
    <w:rsid w:val="006966E6"/>
    <w:rsid w:val="00696C68"/>
    <w:rsid w:val="00696DB1"/>
    <w:rsid w:val="006A1DE2"/>
    <w:rsid w:val="006A5063"/>
    <w:rsid w:val="006A6F67"/>
    <w:rsid w:val="006B4A21"/>
    <w:rsid w:val="006C0612"/>
    <w:rsid w:val="006D0A45"/>
    <w:rsid w:val="006D596A"/>
    <w:rsid w:val="006F0F76"/>
    <w:rsid w:val="00700761"/>
    <w:rsid w:val="00705E1B"/>
    <w:rsid w:val="00706A33"/>
    <w:rsid w:val="00710028"/>
    <w:rsid w:val="00712AB3"/>
    <w:rsid w:val="007159A7"/>
    <w:rsid w:val="00723976"/>
    <w:rsid w:val="00723FC4"/>
    <w:rsid w:val="00724BFA"/>
    <w:rsid w:val="00730735"/>
    <w:rsid w:val="00731380"/>
    <w:rsid w:val="00733A84"/>
    <w:rsid w:val="00735264"/>
    <w:rsid w:val="00736AA2"/>
    <w:rsid w:val="0074554F"/>
    <w:rsid w:val="00747134"/>
    <w:rsid w:val="007503F6"/>
    <w:rsid w:val="00752153"/>
    <w:rsid w:val="007532F9"/>
    <w:rsid w:val="007567F5"/>
    <w:rsid w:val="00757962"/>
    <w:rsid w:val="00766A7F"/>
    <w:rsid w:val="007771C5"/>
    <w:rsid w:val="007775EE"/>
    <w:rsid w:val="00777AC2"/>
    <w:rsid w:val="00784E7A"/>
    <w:rsid w:val="00786F37"/>
    <w:rsid w:val="0078742B"/>
    <w:rsid w:val="00791153"/>
    <w:rsid w:val="0079412A"/>
    <w:rsid w:val="007950C0"/>
    <w:rsid w:val="00795B97"/>
    <w:rsid w:val="007A14CC"/>
    <w:rsid w:val="007A4CDC"/>
    <w:rsid w:val="007B3C7A"/>
    <w:rsid w:val="007B47D4"/>
    <w:rsid w:val="007C35C0"/>
    <w:rsid w:val="007C6444"/>
    <w:rsid w:val="007C7B43"/>
    <w:rsid w:val="007D21A1"/>
    <w:rsid w:val="007D4080"/>
    <w:rsid w:val="007E041E"/>
    <w:rsid w:val="007E046E"/>
    <w:rsid w:val="007E0D8D"/>
    <w:rsid w:val="007F11AC"/>
    <w:rsid w:val="007F1D42"/>
    <w:rsid w:val="007F47D7"/>
    <w:rsid w:val="007F6884"/>
    <w:rsid w:val="007F7C0F"/>
    <w:rsid w:val="008013CB"/>
    <w:rsid w:val="00801A5B"/>
    <w:rsid w:val="0080515E"/>
    <w:rsid w:val="00817CE6"/>
    <w:rsid w:val="00821164"/>
    <w:rsid w:val="00823261"/>
    <w:rsid w:val="00825F8A"/>
    <w:rsid w:val="00826A73"/>
    <w:rsid w:val="00827AAD"/>
    <w:rsid w:val="00832BD3"/>
    <w:rsid w:val="00835A5A"/>
    <w:rsid w:val="00835B67"/>
    <w:rsid w:val="00837157"/>
    <w:rsid w:val="00851687"/>
    <w:rsid w:val="00852D13"/>
    <w:rsid w:val="00854C40"/>
    <w:rsid w:val="008550A0"/>
    <w:rsid w:val="008577C4"/>
    <w:rsid w:val="0086000B"/>
    <w:rsid w:val="0086128E"/>
    <w:rsid w:val="00864B5B"/>
    <w:rsid w:val="00865C26"/>
    <w:rsid w:val="00872864"/>
    <w:rsid w:val="008773C9"/>
    <w:rsid w:val="00877FE3"/>
    <w:rsid w:val="00882E9C"/>
    <w:rsid w:val="0088330C"/>
    <w:rsid w:val="00883624"/>
    <w:rsid w:val="00886592"/>
    <w:rsid w:val="008925DA"/>
    <w:rsid w:val="008A22AD"/>
    <w:rsid w:val="008A2414"/>
    <w:rsid w:val="008A2828"/>
    <w:rsid w:val="008A62BC"/>
    <w:rsid w:val="008B3D9A"/>
    <w:rsid w:val="008C5A13"/>
    <w:rsid w:val="008C629D"/>
    <w:rsid w:val="008C66BE"/>
    <w:rsid w:val="008D3DAA"/>
    <w:rsid w:val="008D4282"/>
    <w:rsid w:val="008D5ED1"/>
    <w:rsid w:val="008E3483"/>
    <w:rsid w:val="009012BA"/>
    <w:rsid w:val="009060E4"/>
    <w:rsid w:val="009109B9"/>
    <w:rsid w:val="009140DF"/>
    <w:rsid w:val="009151D8"/>
    <w:rsid w:val="00923212"/>
    <w:rsid w:val="00923E49"/>
    <w:rsid w:val="0092719A"/>
    <w:rsid w:val="00930185"/>
    <w:rsid w:val="00934C56"/>
    <w:rsid w:val="0093639C"/>
    <w:rsid w:val="00937076"/>
    <w:rsid w:val="00942255"/>
    <w:rsid w:val="009505A2"/>
    <w:rsid w:val="0095175A"/>
    <w:rsid w:val="00955306"/>
    <w:rsid w:val="009637F2"/>
    <w:rsid w:val="0096547C"/>
    <w:rsid w:val="00975D2A"/>
    <w:rsid w:val="00981F60"/>
    <w:rsid w:val="0098312C"/>
    <w:rsid w:val="00983D3F"/>
    <w:rsid w:val="00984189"/>
    <w:rsid w:val="00985BC7"/>
    <w:rsid w:val="00990224"/>
    <w:rsid w:val="0099105C"/>
    <w:rsid w:val="00994BBC"/>
    <w:rsid w:val="00995E8C"/>
    <w:rsid w:val="009960C3"/>
    <w:rsid w:val="009B000C"/>
    <w:rsid w:val="009B1648"/>
    <w:rsid w:val="009B683B"/>
    <w:rsid w:val="009B7814"/>
    <w:rsid w:val="009B7CAA"/>
    <w:rsid w:val="009C0011"/>
    <w:rsid w:val="009C32BA"/>
    <w:rsid w:val="009C5F51"/>
    <w:rsid w:val="009D09F3"/>
    <w:rsid w:val="009D33C4"/>
    <w:rsid w:val="009D4CA9"/>
    <w:rsid w:val="009D4F79"/>
    <w:rsid w:val="009D71B9"/>
    <w:rsid w:val="009E0DF2"/>
    <w:rsid w:val="009F47B9"/>
    <w:rsid w:val="009F5952"/>
    <w:rsid w:val="009F6394"/>
    <w:rsid w:val="00A03E73"/>
    <w:rsid w:val="00A10960"/>
    <w:rsid w:val="00A112D1"/>
    <w:rsid w:val="00A11ACB"/>
    <w:rsid w:val="00A1383A"/>
    <w:rsid w:val="00A15C4A"/>
    <w:rsid w:val="00A16BC6"/>
    <w:rsid w:val="00A17680"/>
    <w:rsid w:val="00A20A17"/>
    <w:rsid w:val="00A23360"/>
    <w:rsid w:val="00A24C9B"/>
    <w:rsid w:val="00A313D5"/>
    <w:rsid w:val="00A31E2F"/>
    <w:rsid w:val="00A33E93"/>
    <w:rsid w:val="00A34BD3"/>
    <w:rsid w:val="00A45528"/>
    <w:rsid w:val="00A46BF5"/>
    <w:rsid w:val="00A46F4B"/>
    <w:rsid w:val="00A470B0"/>
    <w:rsid w:val="00A549ED"/>
    <w:rsid w:val="00A569E2"/>
    <w:rsid w:val="00A677EA"/>
    <w:rsid w:val="00A72451"/>
    <w:rsid w:val="00A77860"/>
    <w:rsid w:val="00A819D4"/>
    <w:rsid w:val="00A82362"/>
    <w:rsid w:val="00A82770"/>
    <w:rsid w:val="00A83D4C"/>
    <w:rsid w:val="00A86E44"/>
    <w:rsid w:val="00A93A74"/>
    <w:rsid w:val="00A95D55"/>
    <w:rsid w:val="00AA1972"/>
    <w:rsid w:val="00AA2296"/>
    <w:rsid w:val="00AA30A8"/>
    <w:rsid w:val="00AA3384"/>
    <w:rsid w:val="00AA71D6"/>
    <w:rsid w:val="00AB03C4"/>
    <w:rsid w:val="00AB7826"/>
    <w:rsid w:val="00AC01FF"/>
    <w:rsid w:val="00AC570A"/>
    <w:rsid w:val="00AD00A8"/>
    <w:rsid w:val="00AD3AD0"/>
    <w:rsid w:val="00AD4063"/>
    <w:rsid w:val="00AD699E"/>
    <w:rsid w:val="00AE1D79"/>
    <w:rsid w:val="00AE25DB"/>
    <w:rsid w:val="00AE455F"/>
    <w:rsid w:val="00AE503E"/>
    <w:rsid w:val="00AF0F0E"/>
    <w:rsid w:val="00AF3808"/>
    <w:rsid w:val="00AF5337"/>
    <w:rsid w:val="00B006E6"/>
    <w:rsid w:val="00B00C35"/>
    <w:rsid w:val="00B00FF5"/>
    <w:rsid w:val="00B057C6"/>
    <w:rsid w:val="00B1057B"/>
    <w:rsid w:val="00B12805"/>
    <w:rsid w:val="00B149C6"/>
    <w:rsid w:val="00B1606F"/>
    <w:rsid w:val="00B16BE7"/>
    <w:rsid w:val="00B20AC2"/>
    <w:rsid w:val="00B22DA5"/>
    <w:rsid w:val="00B24D98"/>
    <w:rsid w:val="00B30021"/>
    <w:rsid w:val="00B33308"/>
    <w:rsid w:val="00B33E9F"/>
    <w:rsid w:val="00B368D5"/>
    <w:rsid w:val="00B37204"/>
    <w:rsid w:val="00B40A4B"/>
    <w:rsid w:val="00B41071"/>
    <w:rsid w:val="00B4739F"/>
    <w:rsid w:val="00B51311"/>
    <w:rsid w:val="00B633C5"/>
    <w:rsid w:val="00B6434F"/>
    <w:rsid w:val="00B65DA0"/>
    <w:rsid w:val="00B70395"/>
    <w:rsid w:val="00B7306D"/>
    <w:rsid w:val="00B77408"/>
    <w:rsid w:val="00B87A9B"/>
    <w:rsid w:val="00B94B8B"/>
    <w:rsid w:val="00B970D1"/>
    <w:rsid w:val="00BA0568"/>
    <w:rsid w:val="00BA7BCD"/>
    <w:rsid w:val="00BB4BAD"/>
    <w:rsid w:val="00BB5E41"/>
    <w:rsid w:val="00BB62F3"/>
    <w:rsid w:val="00BC1527"/>
    <w:rsid w:val="00BD5017"/>
    <w:rsid w:val="00BD5FC6"/>
    <w:rsid w:val="00BE0593"/>
    <w:rsid w:val="00BE09FF"/>
    <w:rsid w:val="00BE4593"/>
    <w:rsid w:val="00BF1959"/>
    <w:rsid w:val="00BF6398"/>
    <w:rsid w:val="00C06131"/>
    <w:rsid w:val="00C11B4C"/>
    <w:rsid w:val="00C11F69"/>
    <w:rsid w:val="00C25DF2"/>
    <w:rsid w:val="00C41346"/>
    <w:rsid w:val="00C41A0C"/>
    <w:rsid w:val="00C45920"/>
    <w:rsid w:val="00C51F91"/>
    <w:rsid w:val="00C53202"/>
    <w:rsid w:val="00C55329"/>
    <w:rsid w:val="00C627A8"/>
    <w:rsid w:val="00C64DAD"/>
    <w:rsid w:val="00C71266"/>
    <w:rsid w:val="00C7572B"/>
    <w:rsid w:val="00C80CC7"/>
    <w:rsid w:val="00C82BE2"/>
    <w:rsid w:val="00C8344D"/>
    <w:rsid w:val="00C83FA9"/>
    <w:rsid w:val="00C92DE2"/>
    <w:rsid w:val="00C93A35"/>
    <w:rsid w:val="00C94A4A"/>
    <w:rsid w:val="00C97E20"/>
    <w:rsid w:val="00CA2445"/>
    <w:rsid w:val="00CA3282"/>
    <w:rsid w:val="00CA66DC"/>
    <w:rsid w:val="00CA7588"/>
    <w:rsid w:val="00CB7D05"/>
    <w:rsid w:val="00CD203C"/>
    <w:rsid w:val="00CE1D7F"/>
    <w:rsid w:val="00CF1740"/>
    <w:rsid w:val="00D00369"/>
    <w:rsid w:val="00D003A5"/>
    <w:rsid w:val="00D00C2F"/>
    <w:rsid w:val="00D030D2"/>
    <w:rsid w:val="00D03BC1"/>
    <w:rsid w:val="00D0483F"/>
    <w:rsid w:val="00D05CB9"/>
    <w:rsid w:val="00D16916"/>
    <w:rsid w:val="00D23AC0"/>
    <w:rsid w:val="00D23C17"/>
    <w:rsid w:val="00D27615"/>
    <w:rsid w:val="00D32311"/>
    <w:rsid w:val="00D35B6D"/>
    <w:rsid w:val="00D36031"/>
    <w:rsid w:val="00D37E55"/>
    <w:rsid w:val="00D4546A"/>
    <w:rsid w:val="00D4627E"/>
    <w:rsid w:val="00D537D5"/>
    <w:rsid w:val="00D55D54"/>
    <w:rsid w:val="00D56FC5"/>
    <w:rsid w:val="00D574D1"/>
    <w:rsid w:val="00D6007D"/>
    <w:rsid w:val="00D61DF6"/>
    <w:rsid w:val="00D63F45"/>
    <w:rsid w:val="00D66F58"/>
    <w:rsid w:val="00D77AC6"/>
    <w:rsid w:val="00D77C75"/>
    <w:rsid w:val="00D84C76"/>
    <w:rsid w:val="00D87E90"/>
    <w:rsid w:val="00D90F34"/>
    <w:rsid w:val="00D9229A"/>
    <w:rsid w:val="00D92AD4"/>
    <w:rsid w:val="00D93FBE"/>
    <w:rsid w:val="00D974A7"/>
    <w:rsid w:val="00DA50A4"/>
    <w:rsid w:val="00DB140F"/>
    <w:rsid w:val="00DB220B"/>
    <w:rsid w:val="00DB2359"/>
    <w:rsid w:val="00DB42E0"/>
    <w:rsid w:val="00DB6645"/>
    <w:rsid w:val="00DC3A80"/>
    <w:rsid w:val="00DD3ADA"/>
    <w:rsid w:val="00DD711B"/>
    <w:rsid w:val="00DE11C4"/>
    <w:rsid w:val="00DE5644"/>
    <w:rsid w:val="00DF4B27"/>
    <w:rsid w:val="00E00A65"/>
    <w:rsid w:val="00E00AF8"/>
    <w:rsid w:val="00E04929"/>
    <w:rsid w:val="00E079F6"/>
    <w:rsid w:val="00E07C49"/>
    <w:rsid w:val="00E14B0F"/>
    <w:rsid w:val="00E2038B"/>
    <w:rsid w:val="00E22626"/>
    <w:rsid w:val="00E5044D"/>
    <w:rsid w:val="00E53837"/>
    <w:rsid w:val="00E5555B"/>
    <w:rsid w:val="00E62708"/>
    <w:rsid w:val="00E67C5A"/>
    <w:rsid w:val="00E72654"/>
    <w:rsid w:val="00E7419C"/>
    <w:rsid w:val="00E76B89"/>
    <w:rsid w:val="00E80057"/>
    <w:rsid w:val="00E8075F"/>
    <w:rsid w:val="00E80DFF"/>
    <w:rsid w:val="00E8253A"/>
    <w:rsid w:val="00E857D4"/>
    <w:rsid w:val="00E86E50"/>
    <w:rsid w:val="00E86EA2"/>
    <w:rsid w:val="00E907A4"/>
    <w:rsid w:val="00EB08CC"/>
    <w:rsid w:val="00EC6858"/>
    <w:rsid w:val="00ED3635"/>
    <w:rsid w:val="00ED43C4"/>
    <w:rsid w:val="00ED4FB8"/>
    <w:rsid w:val="00EE2646"/>
    <w:rsid w:val="00EE28E8"/>
    <w:rsid w:val="00EE35FD"/>
    <w:rsid w:val="00EE6575"/>
    <w:rsid w:val="00EF2D0B"/>
    <w:rsid w:val="00EF3C4C"/>
    <w:rsid w:val="00EF46E2"/>
    <w:rsid w:val="00EF4E85"/>
    <w:rsid w:val="00F01ED4"/>
    <w:rsid w:val="00F03205"/>
    <w:rsid w:val="00F0752C"/>
    <w:rsid w:val="00F10E99"/>
    <w:rsid w:val="00F11DFF"/>
    <w:rsid w:val="00F13648"/>
    <w:rsid w:val="00F14268"/>
    <w:rsid w:val="00F1603A"/>
    <w:rsid w:val="00F242FE"/>
    <w:rsid w:val="00F24DE1"/>
    <w:rsid w:val="00F33922"/>
    <w:rsid w:val="00F35C14"/>
    <w:rsid w:val="00F37729"/>
    <w:rsid w:val="00F50235"/>
    <w:rsid w:val="00F50962"/>
    <w:rsid w:val="00F5279A"/>
    <w:rsid w:val="00F52A08"/>
    <w:rsid w:val="00F53589"/>
    <w:rsid w:val="00F55D50"/>
    <w:rsid w:val="00F55FCB"/>
    <w:rsid w:val="00F562B7"/>
    <w:rsid w:val="00F6145E"/>
    <w:rsid w:val="00F64553"/>
    <w:rsid w:val="00F649EC"/>
    <w:rsid w:val="00F77178"/>
    <w:rsid w:val="00F81F52"/>
    <w:rsid w:val="00F86D70"/>
    <w:rsid w:val="00F92C65"/>
    <w:rsid w:val="00F9546C"/>
    <w:rsid w:val="00F95A67"/>
    <w:rsid w:val="00F960A7"/>
    <w:rsid w:val="00FA3CC0"/>
    <w:rsid w:val="00FB1D9B"/>
    <w:rsid w:val="00FB4422"/>
    <w:rsid w:val="00FB6954"/>
    <w:rsid w:val="00FB7E6D"/>
    <w:rsid w:val="00FC6C1C"/>
    <w:rsid w:val="00FD26B5"/>
    <w:rsid w:val="00FD36AD"/>
    <w:rsid w:val="00FD4EAA"/>
    <w:rsid w:val="00FE4F81"/>
    <w:rsid w:val="00FE7800"/>
    <w:rsid w:val="00FE782F"/>
    <w:rsid w:val="00FF05DA"/>
    <w:rsid w:val="00FF0C77"/>
    <w:rsid w:val="00FF484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ountry-region"/>
  <w:smartTagType w:namespaceuri="urn:schemas-microsoft-com:office:smarttags" w:name="plac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uiPriority="99"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E09FF"/>
    <w:rPr>
      <w:sz w:val="24"/>
    </w:rPr>
  </w:style>
  <w:style w:type="paragraph" w:styleId="Heading1">
    <w:name w:val="heading 1"/>
    <w:basedOn w:val="Normal"/>
    <w:next w:val="Normal"/>
    <w:link w:val="Heading1Char"/>
    <w:qFormat/>
    <w:rsid w:val="00801A5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qFormat/>
    <w:rsid w:val="00981F60"/>
    <w:pPr>
      <w:keepNext/>
      <w:spacing w:before="240" w:after="60"/>
      <w:outlineLvl w:val="1"/>
    </w:pPr>
    <w:rPr>
      <w:rFonts w:ascii="Arial"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r2">
    <w:name w:val="Char2"/>
    <w:basedOn w:val="Normal"/>
    <w:rsid w:val="00BE09FF"/>
    <w:rPr>
      <w:rFonts w:ascii="Arial" w:hAnsi="Arial" w:cs="Arial"/>
      <w:sz w:val="22"/>
      <w:szCs w:val="22"/>
      <w:lang w:eastAsia="en-US"/>
    </w:rPr>
  </w:style>
  <w:style w:type="character" w:styleId="CommentReference">
    <w:name w:val="annotation reference"/>
    <w:semiHidden/>
    <w:rsid w:val="003A5CBC"/>
    <w:rPr>
      <w:sz w:val="16"/>
      <w:szCs w:val="16"/>
    </w:rPr>
  </w:style>
  <w:style w:type="paragraph" w:styleId="CommentText">
    <w:name w:val="annotation text"/>
    <w:basedOn w:val="Normal"/>
    <w:semiHidden/>
    <w:rsid w:val="003A5CBC"/>
    <w:rPr>
      <w:sz w:val="20"/>
    </w:rPr>
  </w:style>
  <w:style w:type="paragraph" w:styleId="CommentSubject">
    <w:name w:val="annotation subject"/>
    <w:basedOn w:val="CommentText"/>
    <w:next w:val="CommentText"/>
    <w:semiHidden/>
    <w:rsid w:val="003A5CBC"/>
    <w:rPr>
      <w:b/>
      <w:bCs/>
    </w:rPr>
  </w:style>
  <w:style w:type="paragraph" w:styleId="BalloonText">
    <w:name w:val="Balloon Text"/>
    <w:basedOn w:val="Normal"/>
    <w:semiHidden/>
    <w:rsid w:val="003A5CBC"/>
    <w:rPr>
      <w:rFonts w:ascii="Tahoma" w:hAnsi="Tahoma" w:cs="Tahoma"/>
      <w:sz w:val="16"/>
      <w:szCs w:val="16"/>
    </w:rPr>
  </w:style>
  <w:style w:type="paragraph" w:styleId="Footer">
    <w:name w:val="footer"/>
    <w:basedOn w:val="Normal"/>
    <w:rsid w:val="003A5CBC"/>
    <w:pPr>
      <w:tabs>
        <w:tab w:val="center" w:pos="4153"/>
        <w:tab w:val="right" w:pos="8306"/>
      </w:tabs>
    </w:pPr>
  </w:style>
  <w:style w:type="character" w:styleId="PageNumber">
    <w:name w:val="page number"/>
    <w:basedOn w:val="DefaultParagraphFont"/>
    <w:rsid w:val="003A5CBC"/>
  </w:style>
  <w:style w:type="paragraph" w:styleId="Header">
    <w:name w:val="header"/>
    <w:basedOn w:val="Normal"/>
    <w:rsid w:val="003A5CBC"/>
    <w:pPr>
      <w:tabs>
        <w:tab w:val="center" w:pos="4153"/>
        <w:tab w:val="right" w:pos="8306"/>
      </w:tabs>
    </w:pPr>
  </w:style>
  <w:style w:type="character" w:styleId="Hyperlink">
    <w:name w:val="Hyperlink"/>
    <w:rsid w:val="004C0814"/>
    <w:rPr>
      <w:color w:val="0000FF"/>
      <w:u w:val="single"/>
    </w:rPr>
  </w:style>
  <w:style w:type="paragraph" w:customStyle="1" w:styleId="CharChar1CharCharCharChar">
    <w:name w:val="Char Char1 Char Char Char Char"/>
    <w:basedOn w:val="Normal"/>
    <w:rsid w:val="006156C1"/>
    <w:rPr>
      <w:rFonts w:ascii="Arial" w:hAnsi="Arial" w:cs="Arial"/>
      <w:sz w:val="22"/>
      <w:szCs w:val="22"/>
      <w:lang w:eastAsia="en-US"/>
    </w:rPr>
  </w:style>
  <w:style w:type="paragraph" w:styleId="FootnoteText">
    <w:name w:val="footnote text"/>
    <w:basedOn w:val="Normal"/>
    <w:semiHidden/>
    <w:rsid w:val="00FD36AD"/>
    <w:rPr>
      <w:sz w:val="20"/>
    </w:rPr>
  </w:style>
  <w:style w:type="character" w:styleId="FootnoteReference">
    <w:name w:val="footnote reference"/>
    <w:semiHidden/>
    <w:rsid w:val="00FD36AD"/>
    <w:rPr>
      <w:vertAlign w:val="superscript"/>
    </w:rPr>
  </w:style>
  <w:style w:type="paragraph" w:customStyle="1" w:styleId="Char">
    <w:name w:val="Char"/>
    <w:basedOn w:val="Normal"/>
    <w:rsid w:val="00D03BC1"/>
    <w:rPr>
      <w:rFonts w:ascii="Arial" w:hAnsi="Arial" w:cs="Arial"/>
      <w:sz w:val="22"/>
      <w:szCs w:val="22"/>
      <w:lang w:eastAsia="en-US"/>
    </w:rPr>
  </w:style>
  <w:style w:type="paragraph" w:styleId="EndnoteText">
    <w:name w:val="endnote text"/>
    <w:basedOn w:val="Normal"/>
    <w:link w:val="EndnoteTextChar"/>
    <w:rsid w:val="00EF3C4C"/>
    <w:pPr>
      <w:spacing w:after="240"/>
      <w:ind w:left="720"/>
    </w:pPr>
    <w:rPr>
      <w:rFonts w:ascii="Garamond" w:hAnsi="Garamond"/>
      <w:sz w:val="20"/>
    </w:rPr>
  </w:style>
  <w:style w:type="character" w:customStyle="1" w:styleId="EndnoteTextChar">
    <w:name w:val="Endnote Text Char"/>
    <w:link w:val="EndnoteText"/>
    <w:locked/>
    <w:rsid w:val="00EF3C4C"/>
    <w:rPr>
      <w:rFonts w:ascii="Garamond" w:hAnsi="Garamond"/>
      <w:lang w:val="en-AU" w:eastAsia="en-AU" w:bidi="ar-SA"/>
    </w:rPr>
  </w:style>
  <w:style w:type="character" w:styleId="EndnoteReference">
    <w:name w:val="endnote reference"/>
    <w:rsid w:val="00EF3C4C"/>
    <w:rPr>
      <w:rFonts w:cs="Times New Roman"/>
      <w:vertAlign w:val="superscript"/>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2,Caption Char1,c,Caption Char Char1"/>
    <w:basedOn w:val="Normal"/>
    <w:next w:val="Normal"/>
    <w:link w:val="CaptionChar"/>
    <w:uiPriority w:val="99"/>
    <w:qFormat/>
    <w:rsid w:val="00983D3F"/>
    <w:pPr>
      <w:keepNext/>
      <w:spacing w:before="40" w:after="40"/>
      <w:ind w:left="1440" w:hanging="720"/>
    </w:pPr>
    <w:rPr>
      <w:rFonts w:ascii="Arial Narrow" w:hAnsi="Arial Narrow"/>
      <w:b/>
      <w:sz w:val="20"/>
    </w:rPr>
  </w:style>
  <w:style w:type="paragraph" w:customStyle="1" w:styleId="Tabletextbold">
    <w:name w:val="Table text bold"/>
    <w:basedOn w:val="Normal"/>
    <w:link w:val="TabletextboldChar1"/>
    <w:rsid w:val="00983D3F"/>
    <w:pPr>
      <w:keepNext/>
      <w:spacing w:before="40" w:after="40"/>
      <w:jc w:val="center"/>
    </w:pPr>
    <w:rPr>
      <w:rFonts w:ascii="Arial Narrow" w:hAnsi="Arial Narrow"/>
      <w:b/>
      <w:sz w:val="18"/>
    </w:rPr>
  </w:style>
  <w:style w:type="paragraph" w:customStyle="1" w:styleId="Tabletext">
    <w:name w:val="Table text"/>
    <w:basedOn w:val="Normal"/>
    <w:link w:val="TabletextChar"/>
    <w:rsid w:val="00983D3F"/>
    <w:pPr>
      <w:spacing w:before="40"/>
    </w:pPr>
    <w:rPr>
      <w:rFonts w:ascii="Arial Narrow" w:hAnsi="Arial Narrow"/>
      <w:sz w:val="18"/>
      <w:szCs w:val="18"/>
    </w:rPr>
  </w:style>
  <w:style w:type="paragraph" w:customStyle="1" w:styleId="Tablecaption">
    <w:name w:val="Table caption"/>
    <w:basedOn w:val="Caption"/>
    <w:link w:val="TablecaptionChar"/>
    <w:rsid w:val="00983D3F"/>
    <w:pPr>
      <w:spacing w:after="0"/>
      <w:ind w:left="720" w:firstLine="0"/>
    </w:pPr>
    <w:rPr>
      <w:sz w:val="16"/>
      <w:szCs w:val="16"/>
    </w:r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c Char"/>
    <w:link w:val="Caption"/>
    <w:uiPriority w:val="99"/>
    <w:locked/>
    <w:rsid w:val="00983D3F"/>
    <w:rPr>
      <w:rFonts w:ascii="Arial Narrow" w:hAnsi="Arial Narrow"/>
      <w:b/>
      <w:lang w:val="en-AU" w:eastAsia="en-AU" w:bidi="ar-SA"/>
    </w:rPr>
  </w:style>
  <w:style w:type="character" w:customStyle="1" w:styleId="TablecaptionChar">
    <w:name w:val="Table caption Char"/>
    <w:link w:val="Tablecaption"/>
    <w:locked/>
    <w:rsid w:val="00983D3F"/>
    <w:rPr>
      <w:rFonts w:ascii="Arial Narrow" w:hAnsi="Arial Narrow"/>
      <w:b/>
      <w:sz w:val="16"/>
      <w:szCs w:val="16"/>
      <w:lang w:val="en-AU" w:eastAsia="en-AU" w:bidi="ar-SA"/>
    </w:rPr>
  </w:style>
  <w:style w:type="character" w:customStyle="1" w:styleId="TabletextboldChar1">
    <w:name w:val="Table text bold Char1"/>
    <w:link w:val="Tabletextbold"/>
    <w:locked/>
    <w:rsid w:val="00983D3F"/>
    <w:rPr>
      <w:rFonts w:ascii="Arial Narrow" w:hAnsi="Arial Narrow"/>
      <w:b/>
      <w:sz w:val="18"/>
      <w:lang w:val="en-AU" w:eastAsia="en-AU" w:bidi="ar-SA"/>
    </w:rPr>
  </w:style>
  <w:style w:type="character" w:customStyle="1" w:styleId="TabletextChar">
    <w:name w:val="Table text Char"/>
    <w:link w:val="Tabletext"/>
    <w:locked/>
    <w:rsid w:val="00983D3F"/>
    <w:rPr>
      <w:rFonts w:ascii="Arial Narrow" w:hAnsi="Arial Narrow"/>
      <w:sz w:val="18"/>
      <w:szCs w:val="18"/>
      <w:lang w:val="en-AU" w:eastAsia="en-AU" w:bidi="ar-SA"/>
    </w:rPr>
  </w:style>
  <w:style w:type="paragraph" w:styleId="ListParagraph">
    <w:name w:val="List Paragraph"/>
    <w:basedOn w:val="Normal"/>
    <w:uiPriority w:val="34"/>
    <w:qFormat/>
    <w:rsid w:val="00827AAD"/>
    <w:pPr>
      <w:ind w:left="720"/>
    </w:pPr>
  </w:style>
  <w:style w:type="character" w:styleId="IntenseReference">
    <w:name w:val="Intense Reference"/>
    <w:basedOn w:val="DefaultParagraphFont"/>
    <w:uiPriority w:val="32"/>
    <w:qFormat/>
    <w:rsid w:val="00801A5B"/>
    <w:rPr>
      <w:b/>
      <w:bCs/>
      <w:smallCaps/>
      <w:color w:val="C0504D" w:themeColor="accent2"/>
      <w:spacing w:val="5"/>
      <w:u w:val="single"/>
    </w:rPr>
  </w:style>
  <w:style w:type="character" w:customStyle="1" w:styleId="Heading1Char">
    <w:name w:val="Heading 1 Char"/>
    <w:basedOn w:val="DefaultParagraphFont"/>
    <w:link w:val="Heading1"/>
    <w:rsid w:val="00801A5B"/>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qFormat/>
    <w:rsid w:val="00F242FE"/>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F242FE"/>
    <w:rPr>
      <w:rFonts w:asciiTheme="majorHAnsi" w:eastAsiaTheme="majorEastAsia" w:hAnsiTheme="majorHAnsi" w:cstheme="majorBidi"/>
      <w:color w:val="17365D" w:themeColor="text2" w:themeShade="BF"/>
      <w:spacing w:val="5"/>
      <w:kern w:val="28"/>
      <w:sz w:val="52"/>
      <w:szCs w:val="52"/>
    </w:rPr>
  </w:style>
  <w:style w:type="character" w:styleId="Emphasis">
    <w:name w:val="Emphasis"/>
    <w:basedOn w:val="DefaultParagraphFont"/>
    <w:qFormat/>
    <w:rsid w:val="00F242FE"/>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uiPriority="99"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E09FF"/>
    <w:rPr>
      <w:sz w:val="24"/>
    </w:rPr>
  </w:style>
  <w:style w:type="paragraph" w:styleId="Heading1">
    <w:name w:val="heading 1"/>
    <w:basedOn w:val="Normal"/>
    <w:next w:val="Normal"/>
    <w:link w:val="Heading1Char"/>
    <w:qFormat/>
    <w:rsid w:val="00801A5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qFormat/>
    <w:rsid w:val="00981F60"/>
    <w:pPr>
      <w:keepNext/>
      <w:spacing w:before="240" w:after="60"/>
      <w:outlineLvl w:val="1"/>
    </w:pPr>
    <w:rPr>
      <w:rFonts w:ascii="Arial"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r2">
    <w:name w:val="Char2"/>
    <w:basedOn w:val="Normal"/>
    <w:rsid w:val="00BE09FF"/>
    <w:rPr>
      <w:rFonts w:ascii="Arial" w:hAnsi="Arial" w:cs="Arial"/>
      <w:sz w:val="22"/>
      <w:szCs w:val="22"/>
      <w:lang w:eastAsia="en-US"/>
    </w:rPr>
  </w:style>
  <w:style w:type="character" w:styleId="CommentReference">
    <w:name w:val="annotation reference"/>
    <w:semiHidden/>
    <w:rsid w:val="003A5CBC"/>
    <w:rPr>
      <w:sz w:val="16"/>
      <w:szCs w:val="16"/>
    </w:rPr>
  </w:style>
  <w:style w:type="paragraph" w:styleId="CommentText">
    <w:name w:val="annotation text"/>
    <w:basedOn w:val="Normal"/>
    <w:semiHidden/>
    <w:rsid w:val="003A5CBC"/>
    <w:rPr>
      <w:sz w:val="20"/>
    </w:rPr>
  </w:style>
  <w:style w:type="paragraph" w:styleId="CommentSubject">
    <w:name w:val="annotation subject"/>
    <w:basedOn w:val="CommentText"/>
    <w:next w:val="CommentText"/>
    <w:semiHidden/>
    <w:rsid w:val="003A5CBC"/>
    <w:rPr>
      <w:b/>
      <w:bCs/>
    </w:rPr>
  </w:style>
  <w:style w:type="paragraph" w:styleId="BalloonText">
    <w:name w:val="Balloon Text"/>
    <w:basedOn w:val="Normal"/>
    <w:semiHidden/>
    <w:rsid w:val="003A5CBC"/>
    <w:rPr>
      <w:rFonts w:ascii="Tahoma" w:hAnsi="Tahoma" w:cs="Tahoma"/>
      <w:sz w:val="16"/>
      <w:szCs w:val="16"/>
    </w:rPr>
  </w:style>
  <w:style w:type="paragraph" w:styleId="Footer">
    <w:name w:val="footer"/>
    <w:basedOn w:val="Normal"/>
    <w:rsid w:val="003A5CBC"/>
    <w:pPr>
      <w:tabs>
        <w:tab w:val="center" w:pos="4153"/>
        <w:tab w:val="right" w:pos="8306"/>
      </w:tabs>
    </w:pPr>
  </w:style>
  <w:style w:type="character" w:styleId="PageNumber">
    <w:name w:val="page number"/>
    <w:basedOn w:val="DefaultParagraphFont"/>
    <w:rsid w:val="003A5CBC"/>
  </w:style>
  <w:style w:type="paragraph" w:styleId="Header">
    <w:name w:val="header"/>
    <w:basedOn w:val="Normal"/>
    <w:rsid w:val="003A5CBC"/>
    <w:pPr>
      <w:tabs>
        <w:tab w:val="center" w:pos="4153"/>
        <w:tab w:val="right" w:pos="8306"/>
      </w:tabs>
    </w:pPr>
  </w:style>
  <w:style w:type="character" w:styleId="Hyperlink">
    <w:name w:val="Hyperlink"/>
    <w:rsid w:val="004C0814"/>
    <w:rPr>
      <w:color w:val="0000FF"/>
      <w:u w:val="single"/>
    </w:rPr>
  </w:style>
  <w:style w:type="paragraph" w:customStyle="1" w:styleId="CharChar1CharCharCharChar">
    <w:name w:val="Char Char1 Char Char Char Char"/>
    <w:basedOn w:val="Normal"/>
    <w:rsid w:val="006156C1"/>
    <w:rPr>
      <w:rFonts w:ascii="Arial" w:hAnsi="Arial" w:cs="Arial"/>
      <w:sz w:val="22"/>
      <w:szCs w:val="22"/>
      <w:lang w:eastAsia="en-US"/>
    </w:rPr>
  </w:style>
  <w:style w:type="paragraph" w:styleId="FootnoteText">
    <w:name w:val="footnote text"/>
    <w:basedOn w:val="Normal"/>
    <w:semiHidden/>
    <w:rsid w:val="00FD36AD"/>
    <w:rPr>
      <w:sz w:val="20"/>
    </w:rPr>
  </w:style>
  <w:style w:type="character" w:styleId="FootnoteReference">
    <w:name w:val="footnote reference"/>
    <w:semiHidden/>
    <w:rsid w:val="00FD36AD"/>
    <w:rPr>
      <w:vertAlign w:val="superscript"/>
    </w:rPr>
  </w:style>
  <w:style w:type="paragraph" w:customStyle="1" w:styleId="Char">
    <w:name w:val="Char"/>
    <w:basedOn w:val="Normal"/>
    <w:rsid w:val="00D03BC1"/>
    <w:rPr>
      <w:rFonts w:ascii="Arial" w:hAnsi="Arial" w:cs="Arial"/>
      <w:sz w:val="22"/>
      <w:szCs w:val="22"/>
      <w:lang w:eastAsia="en-US"/>
    </w:rPr>
  </w:style>
  <w:style w:type="paragraph" w:styleId="EndnoteText">
    <w:name w:val="endnote text"/>
    <w:basedOn w:val="Normal"/>
    <w:link w:val="EndnoteTextChar"/>
    <w:rsid w:val="00EF3C4C"/>
    <w:pPr>
      <w:spacing w:after="240"/>
      <w:ind w:left="720"/>
    </w:pPr>
    <w:rPr>
      <w:rFonts w:ascii="Garamond" w:hAnsi="Garamond"/>
      <w:sz w:val="20"/>
    </w:rPr>
  </w:style>
  <w:style w:type="character" w:customStyle="1" w:styleId="EndnoteTextChar">
    <w:name w:val="Endnote Text Char"/>
    <w:link w:val="EndnoteText"/>
    <w:locked/>
    <w:rsid w:val="00EF3C4C"/>
    <w:rPr>
      <w:rFonts w:ascii="Garamond" w:hAnsi="Garamond"/>
      <w:lang w:val="en-AU" w:eastAsia="en-AU" w:bidi="ar-SA"/>
    </w:rPr>
  </w:style>
  <w:style w:type="character" w:styleId="EndnoteReference">
    <w:name w:val="endnote reference"/>
    <w:rsid w:val="00EF3C4C"/>
    <w:rPr>
      <w:rFonts w:cs="Times New Roman"/>
      <w:vertAlign w:val="superscript"/>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2,Caption Char1,c,Caption Char Char1"/>
    <w:basedOn w:val="Normal"/>
    <w:next w:val="Normal"/>
    <w:link w:val="CaptionChar"/>
    <w:uiPriority w:val="99"/>
    <w:qFormat/>
    <w:rsid w:val="00983D3F"/>
    <w:pPr>
      <w:keepNext/>
      <w:spacing w:before="40" w:after="40"/>
      <w:ind w:left="1440" w:hanging="720"/>
    </w:pPr>
    <w:rPr>
      <w:rFonts w:ascii="Arial Narrow" w:hAnsi="Arial Narrow"/>
      <w:b/>
      <w:sz w:val="20"/>
    </w:rPr>
  </w:style>
  <w:style w:type="paragraph" w:customStyle="1" w:styleId="Tabletextbold">
    <w:name w:val="Table text bold"/>
    <w:basedOn w:val="Normal"/>
    <w:link w:val="TabletextboldChar1"/>
    <w:rsid w:val="00983D3F"/>
    <w:pPr>
      <w:keepNext/>
      <w:spacing w:before="40" w:after="40"/>
      <w:jc w:val="center"/>
    </w:pPr>
    <w:rPr>
      <w:rFonts w:ascii="Arial Narrow" w:hAnsi="Arial Narrow"/>
      <w:b/>
      <w:sz w:val="18"/>
    </w:rPr>
  </w:style>
  <w:style w:type="paragraph" w:customStyle="1" w:styleId="Tabletext">
    <w:name w:val="Table text"/>
    <w:basedOn w:val="Normal"/>
    <w:link w:val="TabletextChar"/>
    <w:rsid w:val="00983D3F"/>
    <w:pPr>
      <w:spacing w:before="40"/>
    </w:pPr>
    <w:rPr>
      <w:rFonts w:ascii="Arial Narrow" w:hAnsi="Arial Narrow"/>
      <w:sz w:val="18"/>
      <w:szCs w:val="18"/>
    </w:rPr>
  </w:style>
  <w:style w:type="paragraph" w:customStyle="1" w:styleId="Tablecaption">
    <w:name w:val="Table caption"/>
    <w:basedOn w:val="Caption"/>
    <w:link w:val="TablecaptionChar"/>
    <w:rsid w:val="00983D3F"/>
    <w:pPr>
      <w:spacing w:after="0"/>
      <w:ind w:left="720" w:firstLine="0"/>
    </w:pPr>
    <w:rPr>
      <w:sz w:val="16"/>
      <w:szCs w:val="16"/>
    </w:r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c Char"/>
    <w:link w:val="Caption"/>
    <w:uiPriority w:val="99"/>
    <w:locked/>
    <w:rsid w:val="00983D3F"/>
    <w:rPr>
      <w:rFonts w:ascii="Arial Narrow" w:hAnsi="Arial Narrow"/>
      <w:b/>
      <w:lang w:val="en-AU" w:eastAsia="en-AU" w:bidi="ar-SA"/>
    </w:rPr>
  </w:style>
  <w:style w:type="character" w:customStyle="1" w:styleId="TablecaptionChar">
    <w:name w:val="Table caption Char"/>
    <w:link w:val="Tablecaption"/>
    <w:locked/>
    <w:rsid w:val="00983D3F"/>
    <w:rPr>
      <w:rFonts w:ascii="Arial Narrow" w:hAnsi="Arial Narrow"/>
      <w:b/>
      <w:sz w:val="16"/>
      <w:szCs w:val="16"/>
      <w:lang w:val="en-AU" w:eastAsia="en-AU" w:bidi="ar-SA"/>
    </w:rPr>
  </w:style>
  <w:style w:type="character" w:customStyle="1" w:styleId="TabletextboldChar1">
    <w:name w:val="Table text bold Char1"/>
    <w:link w:val="Tabletextbold"/>
    <w:locked/>
    <w:rsid w:val="00983D3F"/>
    <w:rPr>
      <w:rFonts w:ascii="Arial Narrow" w:hAnsi="Arial Narrow"/>
      <w:b/>
      <w:sz w:val="18"/>
      <w:lang w:val="en-AU" w:eastAsia="en-AU" w:bidi="ar-SA"/>
    </w:rPr>
  </w:style>
  <w:style w:type="character" w:customStyle="1" w:styleId="TabletextChar">
    <w:name w:val="Table text Char"/>
    <w:link w:val="Tabletext"/>
    <w:locked/>
    <w:rsid w:val="00983D3F"/>
    <w:rPr>
      <w:rFonts w:ascii="Arial Narrow" w:hAnsi="Arial Narrow"/>
      <w:sz w:val="18"/>
      <w:szCs w:val="18"/>
      <w:lang w:val="en-AU" w:eastAsia="en-AU" w:bidi="ar-SA"/>
    </w:rPr>
  </w:style>
  <w:style w:type="paragraph" w:styleId="ListParagraph">
    <w:name w:val="List Paragraph"/>
    <w:basedOn w:val="Normal"/>
    <w:uiPriority w:val="34"/>
    <w:qFormat/>
    <w:rsid w:val="00827AAD"/>
    <w:pPr>
      <w:ind w:left="720"/>
    </w:pPr>
  </w:style>
  <w:style w:type="character" w:styleId="IntenseReference">
    <w:name w:val="Intense Reference"/>
    <w:basedOn w:val="DefaultParagraphFont"/>
    <w:uiPriority w:val="32"/>
    <w:qFormat/>
    <w:rsid w:val="00801A5B"/>
    <w:rPr>
      <w:b/>
      <w:bCs/>
      <w:smallCaps/>
      <w:color w:val="C0504D" w:themeColor="accent2"/>
      <w:spacing w:val="5"/>
      <w:u w:val="single"/>
    </w:rPr>
  </w:style>
  <w:style w:type="character" w:customStyle="1" w:styleId="Heading1Char">
    <w:name w:val="Heading 1 Char"/>
    <w:basedOn w:val="DefaultParagraphFont"/>
    <w:link w:val="Heading1"/>
    <w:rsid w:val="00801A5B"/>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qFormat/>
    <w:rsid w:val="00F242FE"/>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F242FE"/>
    <w:rPr>
      <w:rFonts w:asciiTheme="majorHAnsi" w:eastAsiaTheme="majorEastAsia" w:hAnsiTheme="majorHAnsi" w:cstheme="majorBidi"/>
      <w:color w:val="17365D" w:themeColor="text2" w:themeShade="BF"/>
      <w:spacing w:val="5"/>
      <w:kern w:val="28"/>
      <w:sz w:val="52"/>
      <w:szCs w:val="52"/>
    </w:rPr>
  </w:style>
  <w:style w:type="character" w:styleId="Emphasis">
    <w:name w:val="Emphasis"/>
    <w:basedOn w:val="DefaultParagraphFont"/>
    <w:qFormat/>
    <w:rsid w:val="00F242F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5512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msac.gov.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5469</Words>
  <Characters>100766</Characters>
  <Application>Microsoft Office Word</Application>
  <DocSecurity>0</DocSecurity>
  <Lines>839</Lines>
  <Paragraphs>212</Paragraphs>
  <ScaleCrop>false</ScaleCrop>
  <HeadingPairs>
    <vt:vector size="2" baseType="variant">
      <vt:variant>
        <vt:lpstr>Title</vt:lpstr>
      </vt:variant>
      <vt:variant>
        <vt:i4>1</vt:i4>
      </vt:variant>
    </vt:vector>
  </HeadingPairs>
  <TitlesOfParts>
    <vt:vector size="1" baseType="lpstr">
      <vt:lpstr>Normal.dot</vt:lpstr>
    </vt:vector>
  </TitlesOfParts>
  <Company>DHA</Company>
  <LinksUpToDate>false</LinksUpToDate>
  <CharactersWithSpaces>106023</CharactersWithSpaces>
  <SharedDoc>false</SharedDoc>
  <HLinks>
    <vt:vector size="6" baseType="variant">
      <vt:variant>
        <vt:i4>3997744</vt:i4>
      </vt:variant>
      <vt:variant>
        <vt:i4>162</vt:i4>
      </vt:variant>
      <vt:variant>
        <vt:i4>0</vt:i4>
      </vt:variant>
      <vt:variant>
        <vt:i4>5</vt:i4>
      </vt:variant>
      <vt:variant>
        <vt:lpwstr>http://www.msac.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rmal.dot</dc:title>
  <dc:creator>janssd</dc:creator>
  <cp:lastModifiedBy>Orr Audrey</cp:lastModifiedBy>
  <cp:revision>2</cp:revision>
  <cp:lastPrinted>2013-02-18T01:19:00Z</cp:lastPrinted>
  <dcterms:created xsi:type="dcterms:W3CDTF">2013-02-18T04:32:00Z</dcterms:created>
  <dcterms:modified xsi:type="dcterms:W3CDTF">2013-02-18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